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713CD338" w14:textId="75E75059" w:rsidR="001F0AA6" w:rsidRPr="00682D2B" w:rsidRDefault="009303D9" w:rsidP="00E7596C">
      <w:pPr>
        <w:pStyle w:val="Heading1"/>
      </w:pPr>
      <w:r w:rsidRPr="00D632BE">
        <w:t>Introduction</w:t>
      </w:r>
    </w:p>
    <w:p w14:paraId="6634DC26" w14:textId="73F5FEB1"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0" w:author="PCep" w:date="2020-09-11T14:11:00Z">
        <w:r w:rsidR="009832A2">
          <w:rPr>
            <w:lang w:val="en-US"/>
          </w:rPr>
          <w:t xml:space="preserve"> [</w:t>
        </w:r>
        <w:r w:rsidR="009832A2" w:rsidRPr="009832A2">
          <w:rPr>
            <w:i/>
            <w:iCs/>
            <w:highlight w:val="yellow"/>
            <w:lang w:val="en-US"/>
            <w:rPrChange w:id="1"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2" w:author="PCep" w:date="2020-09-11T14:14:00Z" w:name="move50726060"/>
      <w:moveFrom w:id="3"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w:t>
        </w:r>
        <w:r w:rsidR="00934F0F" w:rsidDel="000E73B3">
          <w:rPr>
            <w:lang w:val="en-US"/>
          </w:rPr>
          <w:t>and reduce the friction of allowing health document sharing between different enterprises.</w:t>
        </w:r>
        <w:r w:rsidRPr="007E5B8A" w:rsidDel="000E73B3">
          <w:rPr>
            <w:lang w:val="en-US"/>
          </w:rPr>
          <w:t xml:space="preserve"> </w:t>
        </w:r>
      </w:moveFrom>
      <w:moveFromRangeEnd w:id="2"/>
      <w:del w:id="4" w:author="Assadarat Khurat" w:date="2020-09-15T11:12:00Z">
        <w:r w:rsidR="00934F0F" w:rsidDel="00BB3403">
          <w:rPr>
            <w:lang w:val="en-US"/>
          </w:rPr>
          <w:delText xml:space="preserve">By </w:delText>
        </w:r>
        <w:r w:rsidR="006E67BA" w:rsidDel="00BB3403">
          <w:rPr>
            <w:lang w:val="en-US"/>
          </w:rPr>
          <w:delText>applying Blockchain</w:delText>
        </w:r>
        <w:r w:rsidR="00586E18" w:rsidDel="00BB3403">
          <w:rPr>
            <w:lang w:val="en-US"/>
          </w:rPr>
          <w:delText xml:space="preserve"> technology </w:delText>
        </w:r>
      </w:del>
      <w:ins w:id="5" w:author="Assadarat Khurat" w:date="2020-09-15T11:12:00Z">
        <w:r w:rsidR="00BB3403">
          <w:rPr>
            <w:lang w:val="en-US"/>
          </w:rPr>
          <w:t xml:space="preserve">A </w:t>
        </w:r>
      </w:ins>
      <w:ins w:id="6" w:author="Assadarat Khurat" w:date="2020-09-15T11:13:00Z">
        <w:r w:rsidR="00BB3403">
          <w:rPr>
            <w:lang w:val="en-US"/>
          </w:rPr>
          <w:t xml:space="preserve">significant among those initiatives is </w:t>
        </w:r>
      </w:ins>
      <w:del w:id="7" w:author="Assadarat Khurat" w:date="2020-09-15T11:13:00Z">
        <w:r w:rsidR="00586E18" w:rsidDel="00BB3403">
          <w:rPr>
            <w:lang w:val="en-US"/>
          </w:rPr>
          <w:delText xml:space="preserve">on </w:delText>
        </w:r>
      </w:del>
      <w:r w:rsidR="00586E18">
        <w:rPr>
          <w:lang w:val="en-US"/>
        </w:rPr>
        <w:t xml:space="preserve">the </w:t>
      </w:r>
      <w:r w:rsidR="00934F0F">
        <w:rPr>
          <w:lang w:val="en-US"/>
        </w:rPr>
        <w:t>Cross-Enterprise Document 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52007195" w:rsidR="00BA6D7F" w:rsidRDefault="00BA6D7F" w:rsidP="00791F24">
      <w:pPr>
        <w:pStyle w:val="BodyText"/>
        <w:rPr>
          <w:ins w:id="8" w:author="SemiA Petnathean" w:date="2020-09-13T15:57:00Z"/>
          <w:rFonts w:cstheme="minorBidi"/>
          <w:szCs w:val="25"/>
          <w:lang w:val="en-US" w:bidi="th-TH"/>
        </w:rPr>
      </w:pPr>
      <w:del w:id="9" w:author="Assadarat Khurat" w:date="2020-09-15T11:21:00Z">
        <w:r w:rsidDel="00F34EBC">
          <w:rPr>
            <w:lang w:val="en-US"/>
          </w:rPr>
          <w:delText xml:space="preserve">As well </w:delText>
        </w:r>
        <w:commentRangeStart w:id="10"/>
        <w:r w:rsidDel="00F34EBC">
          <w:rPr>
            <w:lang w:val="en-US"/>
          </w:rPr>
          <w:delText>as</w:delText>
        </w:r>
      </w:del>
      <w:ins w:id="11" w:author="Assadarat Khurat" w:date="2020-09-15T11:21:00Z">
        <w:r w:rsidR="00F34EBC">
          <w:rPr>
            <w:lang w:val="en-US"/>
          </w:rPr>
          <w:t>Besides</w:t>
        </w:r>
      </w:ins>
      <w:r>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w:t>
      </w:r>
      <w:commentRangeEnd w:id="10"/>
      <w:r w:rsidR="00931D02">
        <w:rPr>
          <w:rStyle w:val="CommentReference"/>
          <w:spacing w:val="0"/>
          <w:lang w:val="en-US" w:eastAsia="en-US"/>
        </w:rPr>
        <w:commentReference w:id="10"/>
      </w:r>
      <w:r w:rsidR="006C10C6">
        <w:rPr>
          <w:lang w:val="en-US"/>
        </w:rPr>
        <w:t xml:space="preserve">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w:t>
      </w:r>
      <w:commentRangeStart w:id="12"/>
      <w:r w:rsidR="006C10C6">
        <w:rPr>
          <w:lang w:val="en-US"/>
        </w:rPr>
        <w:t xml:space="preserve">Many cases </w:t>
      </w:r>
      <w:commentRangeEnd w:id="12"/>
      <w:r w:rsidR="00CB3B5E">
        <w:rPr>
          <w:rStyle w:val="CommentReference"/>
          <w:spacing w:val="0"/>
          <w:lang w:val="en-US" w:eastAsia="en-US"/>
        </w:rPr>
        <w:commentReference w:id="12"/>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commentRangeStart w:id="13"/>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commentRangeStart w:id="14"/>
      <w:r w:rsidR="008F3C0F">
        <w:rPr>
          <w:rFonts w:cstheme="minorBidi"/>
          <w:szCs w:val="25"/>
          <w:lang w:val="en-US" w:bidi="th-TH"/>
        </w:rPr>
        <w:t>A</w:t>
      </w:r>
      <w:commentRangeEnd w:id="13"/>
      <w:r w:rsidR="00CB3B5E">
        <w:rPr>
          <w:rStyle w:val="CommentReference"/>
          <w:spacing w:val="0"/>
          <w:lang w:val="en-US" w:eastAsia="en-US"/>
        </w:rPr>
        <w:commentReference w:id="13"/>
      </w:r>
      <w:r w:rsidR="008F3C0F">
        <w:rPr>
          <w:rFonts w:cstheme="minorBidi"/>
          <w:szCs w:val="25"/>
          <w:lang w:val="en-US" w:bidi="th-TH"/>
        </w:rPr>
        <w:t xml:space="preserve">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commentRangeEnd w:id="14"/>
      <w:r w:rsidR="00CB3B5E">
        <w:rPr>
          <w:rStyle w:val="CommentReference"/>
          <w:spacing w:val="0"/>
          <w:lang w:val="en-US" w:eastAsia="en-US"/>
        </w:rPr>
        <w:commentReference w:id="14"/>
      </w:r>
      <w:r w:rsidR="00B97594" w:rsidRPr="00CF2CEE">
        <w:rPr>
          <w:rFonts w:cstheme="minorBidi"/>
          <w:szCs w:val="25"/>
          <w:lang w:val="en-US" w:bidi="th-TH"/>
        </w:rPr>
        <w:t>One of major solution being propose</w:t>
      </w:r>
      <w:ins w:id="15" w:author="Assadarat Khurat" w:date="2020-09-15T11:22:00Z">
        <w:r w:rsidR="00CB3B5E">
          <w:rPr>
            <w:rFonts w:cstheme="minorBidi"/>
            <w:szCs w:val="25"/>
            <w:lang w:val="en-US" w:bidi="th-TH"/>
          </w:rPr>
          <w:t>d</w:t>
        </w:r>
      </w:ins>
      <w:r w:rsidR="00B97594" w:rsidRPr="00CF2CEE">
        <w:rPr>
          <w:rFonts w:cstheme="minorBidi"/>
          <w:szCs w:val="25"/>
          <w:lang w:val="en-US" w:bidi="th-TH"/>
        </w:rPr>
        <w:t xml:space="preserv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16" w:author="SemiA Petnathean" w:date="2020-09-13T18:17:00Z" w:name="move50913490"/>
      <w:moveFrom w:id="17" w:author="SemiA Petnathean" w:date="2020-09-13T18:17:00Z">
        <w:r w:rsidR="00B97594" w:rsidRPr="00633DCB" w:rsidDel="00F20C4C">
          <w:rPr>
            <w:rFonts w:cstheme="minorBidi"/>
            <w:color w:val="FF0000"/>
            <w:szCs w:val="25"/>
            <w:lang w:val="en-US" w:bidi="th-TH"/>
            <w:rPrChange w:id="18"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19"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20"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21"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22"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23"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24"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25"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26"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27"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28"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29"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30"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31" w:author="SemiA Petnathean" w:date="2020-09-13T17:18:00Z">
              <w:rPr>
                <w:rFonts w:cstheme="minorBidi"/>
                <w:szCs w:val="25"/>
                <w:lang w:val="en-US" w:bidi="th-TH"/>
              </w:rPr>
            </w:rPrChange>
          </w:rPr>
          <w:t xml:space="preserve"> </w:t>
        </w:r>
      </w:moveFrom>
      <w:moveFromRangeEnd w:id="16"/>
      <w:del w:id="32"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33" w:author="SemiA Petnathean" w:date="2020-09-13T20:38:00Z">
        <w:r w:rsidR="00A350CB" w:rsidDel="008627FA">
          <w:rPr>
            <w:rFonts w:cstheme="minorBidi"/>
            <w:szCs w:val="25"/>
            <w:lang w:val="en-US" w:bidi="th-TH"/>
          </w:rPr>
          <w:delText xml:space="preserve"> With </w:delText>
        </w:r>
      </w:del>
      <w:del w:id="34"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35"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36" w:author="SemiA Petnathean" w:date="2020-09-13T17:18:00Z">
              <w:rPr>
                <w:rFonts w:cstheme="minorBidi"/>
                <w:szCs w:val="25"/>
                <w:lang w:val="en-US" w:bidi="th-TH"/>
              </w:rPr>
            </w:rPrChange>
          </w:rPr>
          <w:delText>while not include the document directly into the h</w:delText>
        </w:r>
      </w:del>
      <w:del w:id="37" w:author="SemiA Petnathean" w:date="2020-09-13T20:38:00Z">
        <w:r w:rsidR="00A350CB" w:rsidRPr="00272F86" w:rsidDel="00365D76">
          <w:rPr>
            <w:rFonts w:cstheme="minorBidi"/>
            <w:color w:val="FF0000"/>
            <w:szCs w:val="25"/>
            <w:lang w:val="en-US" w:bidi="th-TH"/>
            <w:rPrChange w:id="38" w:author="SemiA Petnathean" w:date="2020-09-13T17:18:00Z">
              <w:rPr>
                <w:rFonts w:cstheme="minorBidi"/>
                <w:szCs w:val="25"/>
                <w:lang w:val="en-US" w:bidi="th-TH"/>
              </w:rPr>
            </w:rPrChange>
          </w:rPr>
          <w:delText>ub</w:delText>
        </w:r>
      </w:del>
      <w:del w:id="39"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40" w:author="SemiA Petnathean" w:date="2020-09-13T20:39:00Z">
        <w:r w:rsidR="00001D3B" w:rsidDel="00A83DEA">
          <w:rPr>
            <w:rFonts w:cstheme="minorBidi"/>
            <w:szCs w:val="25"/>
            <w:lang w:val="en-US" w:bidi="th-TH"/>
          </w:rPr>
          <w:delText>an</w:delText>
        </w:r>
      </w:del>
      <w:del w:id="41"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42" w:author="PCep" w:date="2020-09-11T14:13:00Z"/>
          <w:rFonts w:cstheme="minorBidi"/>
          <w:szCs w:val="25"/>
          <w:lang w:val="en-US" w:bidi="th-TH"/>
        </w:rPr>
      </w:pPr>
      <w:ins w:id="43"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44"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45"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w:t>
        </w:r>
        <w:r w:rsidRPr="006C07A5">
          <w:rPr>
            <w:lang w:val="en-US"/>
          </w:rPr>
          <w:lastRenderedPageBreak/>
          <w:t>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w:t>
        </w:r>
        <w:proofErr w:type="spellStart"/>
        <w:r>
          <w:rPr>
            <w:rFonts w:cstheme="minorBidi"/>
            <w:szCs w:val="25"/>
            <w:lang w:val="en-US" w:bidi="th-TH"/>
          </w:rPr>
          <w:t>Smartcontract</w:t>
        </w:r>
        <w:proofErr w:type="spellEnd"/>
        <w:r>
          <w:rPr>
            <w:rFonts w:cstheme="minorBidi"/>
            <w:szCs w:val="25"/>
            <w:lang w:val="en-US" w:bidi="th-TH"/>
          </w:rPr>
          <w:t xml:space="preserve">’. </w:t>
        </w:r>
        <w:proofErr w:type="spellStart"/>
        <w:r>
          <w:rPr>
            <w:rFonts w:cstheme="minorBidi"/>
            <w:szCs w:val="25"/>
            <w:lang w:val="en-US" w:bidi="th-TH"/>
          </w:rPr>
          <w:t>Smartcontract</w:t>
        </w:r>
        <w:proofErr w:type="spellEnd"/>
        <w:r>
          <w:rPr>
            <w:rFonts w:cstheme="minorBidi"/>
            <w:szCs w:val="25"/>
            <w:lang w:val="en-US" w:bidi="th-TH"/>
          </w:rPr>
          <w:t xml:space="preserve">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7193BB2C" w:rsidR="000E73B3" w:rsidRDefault="00447218" w:rsidP="00791F24">
      <w:pPr>
        <w:pStyle w:val="BodyText"/>
        <w:rPr>
          <w:rFonts w:cstheme="minorBidi"/>
          <w:szCs w:val="25"/>
          <w:lang w:val="en-US" w:bidi="th-TH"/>
        </w:rPr>
      </w:pPr>
      <w:ins w:id="46" w:author="SemiA Petnathean" w:date="2020-09-13T16:06:00Z">
        <w:r>
          <w:rPr>
            <w:lang w:val="en-US"/>
          </w:rPr>
          <w:t>As for addressing issues regarding health information sharing</w:t>
        </w:r>
      </w:ins>
      <w:ins w:id="47" w:author="SemiA Petnathean" w:date="2020-09-13T16:07:00Z">
        <w:r>
          <w:rPr>
            <w:lang w:val="en-US"/>
          </w:rPr>
          <w:t xml:space="preserve"> between different enterprises, there are </w:t>
        </w:r>
      </w:ins>
      <w:ins w:id="48" w:author="SemiA Petnathean" w:date="2020-09-13T16:09:00Z">
        <w:r>
          <w:rPr>
            <w:lang w:val="en-US"/>
          </w:rPr>
          <w:t xml:space="preserve">concepts of utilizing Blockchain </w:t>
        </w:r>
      </w:ins>
      <w:ins w:id="49" w:author="SemiA Petnathean" w:date="2020-09-13T16:34:00Z">
        <w:r w:rsidR="00416CE0">
          <w:rPr>
            <w:lang w:val="en-US"/>
          </w:rPr>
          <w:t xml:space="preserve">for </w:t>
        </w:r>
      </w:ins>
      <w:ins w:id="50" w:author="SemiA Petnathean" w:date="2020-09-13T16:24:00Z">
        <w:r w:rsidR="00143AA5">
          <w:rPr>
            <w:lang w:val="en-US"/>
          </w:rPr>
          <w:t>the purpose</w:t>
        </w:r>
      </w:ins>
      <w:ins w:id="51" w:author="SemiA Petnathean" w:date="2020-09-13T16:34:00Z">
        <w:r w:rsidR="00416CE0">
          <w:rPr>
            <w:lang w:val="en-US"/>
          </w:rPr>
          <w:t xml:space="preserve"> </w:t>
        </w:r>
      </w:ins>
      <w:ins w:id="52" w:author="SemiA Petnathean" w:date="2020-09-13T16:35:00Z">
        <w:r w:rsidR="00416CE0">
          <w:rPr>
            <w:lang w:val="en-US"/>
          </w:rPr>
          <w:t>proposed by Mayo Clinic</w:t>
        </w:r>
      </w:ins>
      <w:ins w:id="53" w:author="Assadarat Khurat" w:date="2020-09-15T11:33:00Z">
        <w:r w:rsidR="00E45A26">
          <w:rPr>
            <w:lang w:val="en-US"/>
          </w:rPr>
          <w:t xml:space="preserve"> </w:t>
        </w:r>
        <w:r w:rsidR="00E45A26" w:rsidRPr="00E45A26">
          <w:rPr>
            <w:highlight w:val="yellow"/>
            <w:lang w:val="en-US"/>
            <w:rPrChange w:id="54" w:author="Assadarat Khurat" w:date="2020-09-15T11:33:00Z">
              <w:rPr>
                <w:lang w:val="en-US"/>
              </w:rPr>
            </w:rPrChange>
          </w:rPr>
          <w:t>[</w:t>
        </w:r>
      </w:ins>
      <w:ins w:id="55" w:author="Assadarat Khurat" w:date="2020-09-15T11:40:00Z">
        <w:r w:rsidR="00FA7EB8">
          <w:rPr>
            <w:highlight w:val="yellow"/>
            <w:lang w:val="en-US"/>
          </w:rPr>
          <w:t>23</w:t>
        </w:r>
      </w:ins>
      <w:ins w:id="56" w:author="Assadarat Khurat" w:date="2020-09-15T11:33:00Z">
        <w:r w:rsidR="00E45A26" w:rsidRPr="00E45A26">
          <w:rPr>
            <w:highlight w:val="yellow"/>
            <w:lang w:val="en-US"/>
            <w:rPrChange w:id="57" w:author="Assadarat Khurat" w:date="2020-09-15T11:33:00Z">
              <w:rPr>
                <w:lang w:val="en-US"/>
              </w:rPr>
            </w:rPrChange>
          </w:rPr>
          <w:t>]</w:t>
        </w:r>
      </w:ins>
      <w:ins w:id="58" w:author="SemiA Petnathean" w:date="2020-09-13T16:35:00Z">
        <w:r w:rsidR="00416CE0">
          <w:rPr>
            <w:lang w:val="en-US"/>
          </w:rPr>
          <w:t xml:space="preserve"> and the one named “</w:t>
        </w:r>
        <w:proofErr w:type="spellStart"/>
        <w:r w:rsidR="00416CE0">
          <w:rPr>
            <w:lang w:val="en-US"/>
          </w:rPr>
          <w:t>MedRec</w:t>
        </w:r>
        <w:proofErr w:type="spellEnd"/>
        <w:r w:rsidR="00416CE0">
          <w:rPr>
            <w:lang w:val="en-US"/>
          </w:rPr>
          <w:t>” MIT</w:t>
        </w:r>
      </w:ins>
      <w:ins w:id="59" w:author="Assadarat Khurat" w:date="2020-09-15T11:33:00Z">
        <w:r w:rsidR="00E45A26">
          <w:rPr>
            <w:rFonts w:cstheme="minorBidi" w:hint="cs"/>
            <w:szCs w:val="25"/>
            <w:cs/>
            <w:lang w:val="en-US" w:bidi="th-TH"/>
          </w:rPr>
          <w:t xml:space="preserve"> </w:t>
        </w:r>
        <w:r w:rsidR="00E45A26" w:rsidRPr="00E45A26">
          <w:rPr>
            <w:rFonts w:cstheme="minorBidi"/>
            <w:szCs w:val="25"/>
            <w:highlight w:val="yellow"/>
            <w:lang w:val="en-US" w:bidi="th-TH"/>
            <w:rPrChange w:id="60" w:author="Assadarat Khurat" w:date="2020-09-15T11:34:00Z">
              <w:rPr>
                <w:rFonts w:cstheme="minorBidi"/>
                <w:szCs w:val="25"/>
                <w:lang w:val="en-US" w:bidi="th-TH"/>
              </w:rPr>
            </w:rPrChange>
          </w:rPr>
          <w:t>[</w:t>
        </w:r>
      </w:ins>
      <w:ins w:id="61" w:author="Assadarat Khurat" w:date="2020-09-15T11:40:00Z">
        <w:r w:rsidR="00FA7EB8">
          <w:rPr>
            <w:rFonts w:cstheme="minorBidi"/>
            <w:szCs w:val="25"/>
            <w:highlight w:val="yellow"/>
            <w:lang w:val="en-US" w:bidi="th-TH"/>
          </w:rPr>
          <w:t>24</w:t>
        </w:r>
      </w:ins>
      <w:ins w:id="62" w:author="Assadarat Khurat" w:date="2020-09-15T11:33:00Z">
        <w:r w:rsidR="00E45A26" w:rsidRPr="00E45A26">
          <w:rPr>
            <w:rFonts w:cstheme="minorBidi"/>
            <w:szCs w:val="25"/>
            <w:highlight w:val="yellow"/>
            <w:lang w:val="en-US" w:bidi="th-TH"/>
            <w:rPrChange w:id="63" w:author="Assadarat Khurat" w:date="2020-09-15T11:34:00Z">
              <w:rPr>
                <w:rFonts w:cstheme="minorBidi"/>
                <w:szCs w:val="25"/>
                <w:lang w:val="en-US" w:bidi="th-TH"/>
              </w:rPr>
            </w:rPrChange>
          </w:rPr>
          <w:t>]</w:t>
        </w:r>
      </w:ins>
      <w:ins w:id="64" w:author="SemiA Petnathean" w:date="2020-09-13T16:25:00Z">
        <w:r w:rsidR="00143AA5" w:rsidRPr="00E45A26">
          <w:rPr>
            <w:highlight w:val="yellow"/>
            <w:lang w:val="en-US"/>
            <w:rPrChange w:id="65" w:author="Assadarat Khurat" w:date="2020-09-15T11:34:00Z">
              <w:rPr>
                <w:lang w:val="en-US"/>
              </w:rPr>
            </w:rPrChange>
          </w:rPr>
          <w:t>.</w:t>
        </w:r>
      </w:ins>
      <w:ins w:id="66" w:author="SemiA Petnathean" w:date="2020-09-13T16:36:00Z">
        <w:r w:rsidR="00416CE0">
          <w:rPr>
            <w:lang w:val="en-US"/>
          </w:rPr>
          <w:t xml:space="preserve"> Both introduce an effective way</w:t>
        </w:r>
      </w:ins>
      <w:ins w:id="67" w:author="SemiA Petnathean" w:date="2020-09-13T16:37:00Z">
        <w:r w:rsidR="008F2F42">
          <w:rPr>
            <w:lang w:val="en-US"/>
          </w:rPr>
          <w:t xml:space="preserve"> with potential</w:t>
        </w:r>
      </w:ins>
      <w:ins w:id="68" w:author="SemiA Petnathean" w:date="2020-09-13T16:36:00Z">
        <w:r w:rsidR="00416CE0">
          <w:rPr>
            <w:lang w:val="en-US"/>
          </w:rPr>
          <w:t xml:space="preserve"> to utilize Blockchain technology for information sharing in healthcare enterprise environment.</w:t>
        </w:r>
      </w:ins>
      <w:ins w:id="69" w:author="SemiA Petnathean" w:date="2020-09-13T16:50:00Z">
        <w:r w:rsidR="00510F1B">
          <w:rPr>
            <w:lang w:val="en-US"/>
          </w:rPr>
          <w:t xml:space="preserve"> The work g</w:t>
        </w:r>
      </w:ins>
      <w:ins w:id="70" w:author="SemiA Petnathean" w:date="2020-09-13T16:58:00Z">
        <w:r w:rsidR="00C80645">
          <w:rPr>
            <w:lang w:val="en-US"/>
          </w:rPr>
          <w:t>iven</w:t>
        </w:r>
      </w:ins>
      <w:ins w:id="71" w:author="SemiA Petnathean" w:date="2020-09-13T16:50:00Z">
        <w:r w:rsidR="00510F1B">
          <w:rPr>
            <w:lang w:val="en-US"/>
          </w:rPr>
          <w:t xml:space="preserve"> great demonstration of how </w:t>
        </w:r>
      </w:ins>
      <w:ins w:id="72" w:author="SemiA Petnathean" w:date="2020-09-13T16:55:00Z">
        <w:r w:rsidR="00510F1B">
          <w:rPr>
            <w:lang w:val="en-US"/>
          </w:rPr>
          <w:t>decentralization</w:t>
        </w:r>
      </w:ins>
      <w:ins w:id="73" w:author="SemiA Petnathean" w:date="2020-09-13T16:58:00Z">
        <w:r w:rsidR="00C50017">
          <w:rPr>
            <w:lang w:val="en-US"/>
          </w:rPr>
          <w:t xml:space="preserve"> </w:t>
        </w:r>
      </w:ins>
      <w:ins w:id="74" w:author="SemiA Petnathean" w:date="2020-09-13T20:40:00Z">
        <w:r w:rsidR="003A05A4">
          <w:rPr>
            <w:rFonts w:cs="Angsana New"/>
            <w:szCs w:val="25"/>
            <w:lang w:val="en-US" w:bidi="th-TH"/>
          </w:rPr>
          <w:t>of</w:t>
        </w:r>
      </w:ins>
      <w:ins w:id="75" w:author="SemiA Petnathean" w:date="2020-09-13T20:41:00Z">
        <w:r w:rsidR="0053480D">
          <w:rPr>
            <w:rFonts w:cs="Angsana New"/>
            <w:szCs w:val="25"/>
            <w:lang w:val="en-US" w:bidi="th-TH"/>
          </w:rPr>
          <w:t>fered by</w:t>
        </w:r>
      </w:ins>
      <w:ins w:id="76" w:author="SemiA Petnathean" w:date="2020-09-13T16:58:00Z">
        <w:r w:rsidR="00C50017">
          <w:rPr>
            <w:lang w:val="en-US"/>
          </w:rPr>
          <w:t xml:space="preserve"> Blockchain</w:t>
        </w:r>
      </w:ins>
      <w:ins w:id="77" w:author="SemiA Petnathean" w:date="2020-09-13T16:55:00Z">
        <w:r w:rsidR="00510F1B">
          <w:rPr>
            <w:lang w:val="en-US"/>
          </w:rPr>
          <w:t xml:space="preserve"> can resolve</w:t>
        </w:r>
      </w:ins>
      <w:ins w:id="78" w:author="SemiA Petnathean" w:date="2020-09-13T16:56:00Z">
        <w:r w:rsidR="00510F1B">
          <w:rPr>
            <w:lang w:val="en-US"/>
          </w:rPr>
          <w:t xml:space="preserve"> trust issue wh</w:t>
        </w:r>
      </w:ins>
      <w:ins w:id="79" w:author="SemiA Petnathean" w:date="2020-09-13T16:58:00Z">
        <w:r w:rsidR="00681318">
          <w:rPr>
            <w:lang w:val="en-US"/>
          </w:rPr>
          <w:t>ere</w:t>
        </w:r>
      </w:ins>
      <w:ins w:id="80" w:author="SemiA Petnathean" w:date="2020-09-13T16:57:00Z">
        <w:r w:rsidR="00510F1B">
          <w:rPr>
            <w:lang w:val="en-US"/>
          </w:rPr>
          <w:t xml:space="preserve"> each enterprise require</w:t>
        </w:r>
      </w:ins>
      <w:ins w:id="81" w:author="SemiA Petnathean" w:date="2020-09-13T16:58:00Z">
        <w:r w:rsidR="00681318">
          <w:rPr>
            <w:lang w:val="en-US"/>
          </w:rPr>
          <w:t xml:space="preserve"> </w:t>
        </w:r>
      </w:ins>
      <w:ins w:id="82" w:author="SemiA Petnathean" w:date="2020-09-13T16:59:00Z">
        <w:r w:rsidR="00681318">
          <w:rPr>
            <w:lang w:val="en-US"/>
          </w:rPr>
          <w:t>“trust”</w:t>
        </w:r>
      </w:ins>
      <w:ins w:id="83" w:author="SemiA Petnathean" w:date="2020-09-13T16:57:00Z">
        <w:r w:rsidR="00510F1B">
          <w:rPr>
            <w:lang w:val="en-US"/>
          </w:rPr>
          <w:t xml:space="preserve"> </w:t>
        </w:r>
      </w:ins>
      <w:ins w:id="84" w:author="SemiA Petnathean" w:date="2020-09-13T16:59:00Z">
        <w:r w:rsidR="005A6AB6">
          <w:rPr>
            <w:lang w:val="en-US"/>
          </w:rPr>
          <w:t>before</w:t>
        </w:r>
      </w:ins>
      <w:ins w:id="85" w:author="SemiA Petnathean" w:date="2020-09-13T16:57:00Z">
        <w:r w:rsidR="00510F1B">
          <w:rPr>
            <w:lang w:val="en-US"/>
          </w:rPr>
          <w:t xml:space="preserve"> </w:t>
        </w:r>
      </w:ins>
      <w:ins w:id="86" w:author="SemiA Petnathean" w:date="2020-09-13T16:59:00Z">
        <w:r w:rsidR="005A6AB6">
          <w:rPr>
            <w:lang w:val="en-US"/>
          </w:rPr>
          <w:t>beginning to</w:t>
        </w:r>
      </w:ins>
      <w:ins w:id="87" w:author="SemiA Petnathean" w:date="2020-09-13T16:57:00Z">
        <w:r w:rsidR="00510F1B">
          <w:rPr>
            <w:lang w:val="en-US"/>
          </w:rPr>
          <w:t xml:space="preserve"> share their information with others.</w:t>
        </w:r>
      </w:ins>
      <w:ins w:id="88" w:author="SemiA Petnathean" w:date="2020-09-13T16:38:00Z">
        <w:r w:rsidR="00DE6478">
          <w:rPr>
            <w:lang w:val="en-US"/>
          </w:rPr>
          <w:t xml:space="preserve"> However, both solutions are </w:t>
        </w:r>
      </w:ins>
      <w:ins w:id="89" w:author="SemiA Petnathean" w:date="2020-09-13T16:39:00Z">
        <w:r w:rsidR="00DE6478">
          <w:rPr>
            <w:lang w:val="en-US"/>
          </w:rPr>
          <w:t xml:space="preserve">not yet directly </w:t>
        </w:r>
      </w:ins>
      <w:ins w:id="90" w:author="SemiA Petnathean" w:date="2020-09-13T16:46:00Z">
        <w:r w:rsidR="00E957C7">
          <w:rPr>
            <w:lang w:val="en-US"/>
          </w:rPr>
          <w:t>introduced</w:t>
        </w:r>
      </w:ins>
      <w:ins w:id="91" w:author="SemiA Petnathean" w:date="2020-09-13T16:45:00Z">
        <w:r w:rsidR="00DE6478">
          <w:rPr>
            <w:lang w:val="en-US"/>
          </w:rPr>
          <w:t xml:space="preserve"> how Blockchain can help mitigate cyber-security threats threatening </w:t>
        </w:r>
      </w:ins>
      <w:ins w:id="92" w:author="SemiA Petnathean" w:date="2020-09-13T16:46:00Z">
        <w:r w:rsidR="00E60B84">
          <w:rPr>
            <w:lang w:val="en-US"/>
          </w:rPr>
          <w:t xml:space="preserve">integrity and availability of data in </w:t>
        </w:r>
      </w:ins>
      <w:ins w:id="93" w:author="SemiA Petnathean" w:date="2020-09-13T16:45:00Z">
        <w:r w:rsidR="00DE6478">
          <w:rPr>
            <w:lang w:val="en-US"/>
          </w:rPr>
          <w:t>healthcare domain.</w:t>
        </w:r>
      </w:ins>
      <w:ins w:id="94" w:author="SemiA Petnathean" w:date="2020-09-13T16:11:00Z">
        <w:r w:rsidR="007312F0">
          <w:rPr>
            <w:lang w:val="en-US"/>
          </w:rPr>
          <w:t xml:space="preserve"> </w:t>
        </w:r>
      </w:ins>
      <w:moveToRangeStart w:id="95" w:author="PCep" w:date="2020-09-11T14:14:00Z" w:name="move50726060"/>
      <w:moveTo w:id="96" w:author="PCep" w:date="2020-09-11T14:14:00Z">
        <w:r w:rsidR="000E73B3">
          <w:rPr>
            <w:lang w:val="en-US"/>
          </w:rPr>
          <w:t xml:space="preserve">In this work we propose a solution that can solve data integrity and availability issues </w:t>
        </w:r>
      </w:moveTo>
      <w:ins w:id="97" w:author="SemiA Petnathean" w:date="2020-09-13T16:48:00Z">
        <w:r w:rsidR="000144F2">
          <w:rPr>
            <w:lang w:val="en-US"/>
          </w:rPr>
          <w:t>while help</w:t>
        </w:r>
      </w:ins>
      <w:moveTo w:id="98" w:author="PCep" w:date="2020-09-11T14:14:00Z">
        <w:del w:id="99"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100" w:author="SemiA Petnathean" w:date="2020-09-13T17:01:00Z">
        <w:r w:rsidR="00B41B8A">
          <w:rPr>
            <w:rFonts w:cstheme="minorBidi"/>
            <w:szCs w:val="25"/>
            <w:lang w:val="en-US" w:bidi="th-TH"/>
          </w:rPr>
          <w:t xml:space="preserve"> by</w:t>
        </w:r>
      </w:ins>
      <w:ins w:id="101" w:author="PCep" w:date="2020-09-11T14:14:00Z">
        <w:del w:id="102" w:author="SemiA Petnathean" w:date="2020-09-13T17:01:00Z">
          <w:r w:rsidR="000E73B3" w:rsidDel="00B41B8A">
            <w:rPr>
              <w:lang w:val="en-US"/>
            </w:rPr>
            <w:delText xml:space="preserve">. </w:delText>
          </w:r>
        </w:del>
      </w:ins>
      <w:moveTo w:id="103" w:author="PCep" w:date="2020-09-11T14:14:00Z">
        <w:del w:id="104" w:author="PCep" w:date="2020-09-11T14:14:00Z">
          <w:r w:rsidR="000E73B3" w:rsidDel="000E73B3">
            <w:rPr>
              <w:lang w:val="en-US"/>
            </w:rPr>
            <w:delText>.</w:delText>
          </w:r>
        </w:del>
      </w:moveTo>
      <w:moveToRangeEnd w:id="95"/>
      <w:ins w:id="105" w:author="PCep" w:date="2020-09-11T14:13:00Z">
        <w:del w:id="106"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107" w:author="SemiA Petnathean" w:date="2020-09-13T17:01:00Z">
        <w:r w:rsidR="00B41B8A">
          <w:rPr>
            <w:rFonts w:cstheme="minorBidi"/>
            <w:szCs w:val="25"/>
            <w:lang w:val="en-US" w:bidi="th-TH"/>
          </w:rPr>
          <w:t>ing</w:t>
        </w:r>
      </w:ins>
      <w:ins w:id="108" w:author="PCep" w:date="2020-09-11T14:13:00Z">
        <w:del w:id="109"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proofErr w:type="spellStart"/>
      <w:ins w:id="110" w:author="SemiA Petnathean" w:date="2020-09-13T17:01:00Z">
        <w:r w:rsidR="000713E3">
          <w:rPr>
            <w:rFonts w:cstheme="minorBidi"/>
            <w:szCs w:val="25"/>
            <w:lang w:val="en-US" w:bidi="th-TH"/>
          </w:rPr>
          <w:t>S</w:t>
        </w:r>
      </w:ins>
      <w:ins w:id="111" w:author="PCep" w:date="2020-09-11T14:13:00Z">
        <w:del w:id="112"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w:t>
        </w:r>
        <w:proofErr w:type="spellEnd"/>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ins>
    </w:p>
    <w:p w14:paraId="654239AA" w14:textId="2DDD9C26" w:rsidR="00791F24" w:rsidRPr="00706B5F" w:rsidDel="00241DE8" w:rsidRDefault="00706B5F" w:rsidP="00791F24">
      <w:pPr>
        <w:pStyle w:val="BodyText"/>
        <w:rPr>
          <w:del w:id="113" w:author="PCep" w:date="2020-09-11T14:12:00Z"/>
          <w:lang w:val="en-US"/>
        </w:rPr>
      </w:pPr>
      <w:moveFromRangeStart w:id="114" w:author="PCep" w:date="2020-09-11T14:13:00Z" w:name="move50725997"/>
      <w:moveFrom w:id="115"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w:t>
        </w:r>
        <w:r w:rsidR="00295214" w:rsidDel="00241DE8">
          <w:rPr>
            <w:rFonts w:cstheme="minorBidi"/>
            <w:szCs w:val="25"/>
            <w:lang w:val="en-US" w:bidi="th-TH"/>
          </w:rPr>
          <w:t>Ethereum’s smartcontract to enable implementation of IHE XDS.b Profile concept with Blockchain.</w:t>
        </w:r>
      </w:moveFrom>
      <w:moveFromRangeEnd w:id="114"/>
    </w:p>
    <w:p w14:paraId="3DAFA502" w14:textId="36746DC7"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ins w:id="116" w:author="Assadarat Khurat" w:date="2020-09-15T11:38:00Z">
        <w:r w:rsidR="00E45A26">
          <w:rPr>
            <w:rFonts w:cstheme="minorBidi"/>
            <w:szCs w:val="25"/>
            <w:lang w:val="en-US" w:bidi="th-TH"/>
          </w:rPr>
          <w:t>six</w:t>
        </w:r>
      </w:ins>
      <w:del w:id="117" w:author="Assadarat Khurat" w:date="2020-09-15T11:38:00Z">
        <w:r w:rsidR="002A70B2" w:rsidDel="00E45A26">
          <w:rPr>
            <w:rFonts w:cstheme="minorBidi"/>
            <w:szCs w:val="25"/>
            <w:lang w:val="en-US" w:bidi="th-TH"/>
          </w:rPr>
          <w:delText>6</w:delText>
        </w:r>
      </w:del>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18" w:author="SemiA Petnathean" w:date="2020-09-13T17:04:00Z">
        <w:r w:rsidR="00F47450">
          <w:rPr>
            <w:rFonts w:cstheme="minorBidi"/>
            <w:szCs w:val="25"/>
            <w:lang w:val="en-US" w:bidi="th-TH"/>
          </w:rPr>
          <w:t xml:space="preserve"> in </w:t>
        </w:r>
      </w:ins>
      <w:ins w:id="119" w:author="Assadarat Khurat" w:date="2020-09-15T11:38:00Z">
        <w:r w:rsidR="00E45A26">
          <w:rPr>
            <w:rFonts w:cstheme="minorBidi"/>
            <w:szCs w:val="25"/>
            <w:lang w:val="en-US" w:bidi="th-TH"/>
          </w:rPr>
          <w:t>S</w:t>
        </w:r>
      </w:ins>
      <w:ins w:id="120" w:author="SemiA Petnathean" w:date="2020-09-13T17:04:00Z">
        <w:del w:id="121" w:author="Assadarat Khurat" w:date="2020-09-15T11:38:00Z">
          <w:r w:rsidR="00F47450" w:rsidDel="00E45A26">
            <w:rPr>
              <w:rFonts w:cstheme="minorBidi"/>
              <w:szCs w:val="25"/>
              <w:lang w:val="en-US" w:bidi="th-TH"/>
            </w:rPr>
            <w:delText>s</w:delText>
          </w:r>
        </w:del>
        <w:r w:rsidR="00F47450">
          <w:rPr>
            <w:rFonts w:cstheme="minorBidi"/>
            <w:szCs w:val="25"/>
            <w:lang w:val="en-US" w:bidi="th-TH"/>
          </w:rPr>
          <w:t>ection II</w:t>
        </w:r>
      </w:ins>
      <w:r w:rsidR="002127FB">
        <w:rPr>
          <w:rFonts w:cstheme="minorBidi"/>
          <w:szCs w:val="25"/>
          <w:lang w:val="en-US" w:bidi="th-TH"/>
        </w:rPr>
        <w:t>, following with background knowledge which our work is based on</w:t>
      </w:r>
      <w:ins w:id="122" w:author="SemiA Petnathean" w:date="2020-09-13T17:04:00Z">
        <w:r w:rsidR="00F47450">
          <w:rPr>
            <w:rFonts w:cstheme="minorBidi"/>
            <w:szCs w:val="25"/>
            <w:lang w:val="en-US" w:bidi="th-TH"/>
          </w:rPr>
          <w:t xml:space="preserve"> in </w:t>
        </w:r>
      </w:ins>
      <w:ins w:id="123" w:author="Assadarat Khurat" w:date="2020-09-15T11:38:00Z">
        <w:r w:rsidR="00E45A26">
          <w:rPr>
            <w:rFonts w:cstheme="minorBidi"/>
            <w:szCs w:val="25"/>
            <w:lang w:val="en-US" w:bidi="th-TH"/>
          </w:rPr>
          <w:t>S</w:t>
        </w:r>
      </w:ins>
      <w:ins w:id="124" w:author="SemiA Petnathean" w:date="2020-09-13T17:04:00Z">
        <w:del w:id="125" w:author="Assadarat Khurat" w:date="2020-09-15T11:38:00Z">
          <w:r w:rsidR="00F47450" w:rsidDel="00E45A26">
            <w:rPr>
              <w:rFonts w:cstheme="minorBidi"/>
              <w:szCs w:val="25"/>
              <w:lang w:val="en-US" w:bidi="th-TH"/>
            </w:rPr>
            <w:delText>s</w:delText>
          </w:r>
        </w:del>
        <w:r w:rsidR="00F47450">
          <w:rPr>
            <w:rFonts w:cstheme="minorBidi"/>
            <w:szCs w:val="25"/>
            <w:lang w:val="en-US" w:bidi="th-TH"/>
          </w:rPr>
          <w:t>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26" w:author="SemiA Petnathean" w:date="2020-09-13T17:04:00Z">
        <w:r w:rsidR="00DA7F60">
          <w:rPr>
            <w:rFonts w:cstheme="minorBidi"/>
            <w:szCs w:val="25"/>
            <w:lang w:val="en-US" w:bidi="th-TH"/>
          </w:rPr>
          <w:t xml:space="preserve"> in </w:t>
        </w:r>
      </w:ins>
      <w:ins w:id="127" w:author="Assadarat Khurat" w:date="2020-09-15T11:38:00Z">
        <w:r w:rsidR="00E45A26">
          <w:rPr>
            <w:rFonts w:cstheme="minorBidi"/>
            <w:szCs w:val="25"/>
            <w:lang w:val="en-US" w:bidi="th-TH"/>
          </w:rPr>
          <w:t>S</w:t>
        </w:r>
      </w:ins>
      <w:ins w:id="128" w:author="SemiA Petnathean" w:date="2020-09-13T17:04:00Z">
        <w:del w:id="129" w:author="Assadarat Khurat" w:date="2020-09-15T11:38:00Z">
          <w:r w:rsidR="00DA7F60" w:rsidDel="00E45A26">
            <w:rPr>
              <w:rFonts w:cstheme="minorBidi"/>
              <w:szCs w:val="25"/>
              <w:lang w:val="en-US" w:bidi="th-TH"/>
            </w:rPr>
            <w:delText>s</w:delText>
          </w:r>
        </w:del>
        <w:r w:rsidR="00DA7F60">
          <w:rPr>
            <w:rFonts w:cstheme="minorBidi"/>
            <w:szCs w:val="25"/>
            <w:lang w:val="en-US" w:bidi="th-TH"/>
          </w:rPr>
          <w:t>e</w:t>
        </w:r>
      </w:ins>
      <w:ins w:id="130"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31" w:author="SemiA Petnathean" w:date="2020-09-13T17:05:00Z">
        <w:r w:rsidR="00BC3C84">
          <w:rPr>
            <w:rFonts w:cstheme="minorBidi"/>
            <w:szCs w:val="25"/>
            <w:lang w:val="en-US" w:bidi="th-TH"/>
          </w:rPr>
          <w:t xml:space="preserve"> in </w:t>
        </w:r>
      </w:ins>
      <w:ins w:id="132" w:author="Assadarat Khurat" w:date="2020-09-15T11:38:00Z">
        <w:r w:rsidR="00E45A26">
          <w:rPr>
            <w:rFonts w:cstheme="minorBidi"/>
            <w:szCs w:val="25"/>
            <w:lang w:val="en-US" w:bidi="th-TH"/>
          </w:rPr>
          <w:t>S</w:t>
        </w:r>
      </w:ins>
      <w:ins w:id="133" w:author="SemiA Petnathean" w:date="2020-09-13T17:05:00Z">
        <w:del w:id="134" w:author="Assadarat Khurat" w:date="2020-09-15T11:38:00Z">
          <w:r w:rsidR="00BC3C84" w:rsidDel="00E45A26">
            <w:rPr>
              <w:rFonts w:cstheme="minorBidi"/>
              <w:szCs w:val="25"/>
              <w:lang w:val="en-US" w:bidi="th-TH"/>
            </w:rPr>
            <w:delText>s</w:delText>
          </w:r>
        </w:del>
        <w:r w:rsidR="00BC3C84">
          <w:rPr>
            <w:rFonts w:cstheme="minorBidi"/>
            <w:szCs w:val="25"/>
            <w:lang w:val="en-US" w:bidi="th-TH"/>
          </w:rPr>
          <w:t>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35" w:author="SemiA Petnathean" w:date="2020-09-13T17:05:00Z">
        <w:r w:rsidR="00D21A46">
          <w:rPr>
            <w:rFonts w:cstheme="minorBidi"/>
            <w:szCs w:val="25"/>
            <w:lang w:val="en-US" w:bidi="th-TH"/>
          </w:rPr>
          <w:t xml:space="preserve"> for conclusion in </w:t>
        </w:r>
      </w:ins>
      <w:ins w:id="136" w:author="Assadarat Khurat" w:date="2020-09-15T11:38:00Z">
        <w:r w:rsidR="00E45A26">
          <w:rPr>
            <w:rFonts w:cstheme="minorBidi"/>
            <w:szCs w:val="25"/>
            <w:lang w:val="en-US" w:bidi="th-TH"/>
          </w:rPr>
          <w:t>S</w:t>
        </w:r>
      </w:ins>
      <w:ins w:id="137" w:author="SemiA Petnathean" w:date="2020-09-13T17:05:00Z">
        <w:del w:id="138" w:author="Assadarat Khurat" w:date="2020-09-15T11:38:00Z">
          <w:r w:rsidR="00D21A46" w:rsidDel="00E45A26">
            <w:rPr>
              <w:rFonts w:cstheme="minorBidi"/>
              <w:szCs w:val="25"/>
              <w:lang w:val="en-US" w:bidi="th-TH"/>
            </w:rPr>
            <w:delText>s</w:delText>
          </w:r>
        </w:del>
        <w:r w:rsidR="00D21A46">
          <w:rPr>
            <w:rFonts w:cstheme="minorBidi"/>
            <w:szCs w:val="25"/>
            <w:lang w:val="en-US" w:bidi="th-TH"/>
          </w:rPr>
          <w:t>ection VI</w:t>
        </w:r>
      </w:ins>
      <w:r w:rsidR="007230F9">
        <w:rPr>
          <w:rFonts w:cstheme="minorBidi"/>
          <w:szCs w:val="25"/>
          <w:lang w:val="en-US" w:bidi="th-TH"/>
        </w:rPr>
        <w:t xml:space="preserve"> and end with discussion for this work</w:t>
      </w:r>
      <w:ins w:id="139" w:author="SemiA Petnathean" w:date="2020-09-13T17:05:00Z">
        <w:r w:rsidR="00DB5F00">
          <w:rPr>
            <w:rFonts w:cstheme="minorBidi"/>
            <w:szCs w:val="25"/>
            <w:lang w:val="en-US" w:bidi="th-TH"/>
          </w:rPr>
          <w:t xml:space="preserve"> in </w:t>
        </w:r>
      </w:ins>
      <w:ins w:id="140" w:author="Assadarat Khurat" w:date="2020-09-15T11:38:00Z">
        <w:r w:rsidR="00E45A26">
          <w:rPr>
            <w:rFonts w:cstheme="minorBidi"/>
            <w:szCs w:val="25"/>
            <w:lang w:val="en-US" w:bidi="th-TH"/>
          </w:rPr>
          <w:t>S</w:t>
        </w:r>
      </w:ins>
      <w:ins w:id="141" w:author="SemiA Petnathean" w:date="2020-09-13T17:05:00Z">
        <w:del w:id="142" w:author="Assadarat Khurat" w:date="2020-09-15T11:38:00Z">
          <w:r w:rsidR="00DB5F00" w:rsidDel="00E45A26">
            <w:rPr>
              <w:rFonts w:cstheme="minorBidi"/>
              <w:szCs w:val="25"/>
              <w:lang w:val="en-US" w:bidi="th-TH"/>
            </w:rPr>
            <w:delText>s</w:delText>
          </w:r>
        </w:del>
        <w:r w:rsidR="00DB5F00">
          <w:rPr>
            <w:rFonts w:cstheme="minorBidi"/>
            <w:szCs w:val="25"/>
            <w:lang w:val="en-US" w:bidi="th-TH"/>
          </w:rPr>
          <w:t>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43"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44" w:author="SemiA Petnathean" w:date="2020-09-13T16:20:00Z"/>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45"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2F6DC74"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46" w:author="PCep" w:date="2020-09-11T14:14:00Z">
        <w:r w:rsidR="0049757A">
          <w:t xml:space="preserve"> [</w:t>
        </w:r>
        <w:r w:rsidR="0049757A" w:rsidRPr="0049757A">
          <w:rPr>
            <w:i/>
            <w:iCs/>
            <w:highlight w:val="yellow"/>
            <w:rPrChange w:id="147"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62988DDA" w:rsidR="00A467AF" w:rsidRDefault="00683550" w:rsidP="00D04BCA">
      <w:pPr>
        <w:jc w:val="both"/>
        <w:rPr>
          <w:ins w:id="148" w:author="SemiA Petnathean" w:date="2020-09-14T05:45:00Z"/>
        </w:rPr>
      </w:pPr>
      <w:r>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0E2FECC6">
                <wp:simplePos x="0" y="0"/>
                <wp:positionH relativeFrom="column">
                  <wp:posOffset>835660</wp:posOffset>
                </wp:positionH>
                <wp:positionV relativeFrom="paragraph">
                  <wp:posOffset>1085391</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12"/>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1B2D56" w:rsidRDefault="00D04BCA">
                              <w:pPr>
                                <w:pStyle w:val="Caption"/>
                                <w:rPr>
                                  <w:szCs w:val="25"/>
                                </w:rPr>
                                <w:pPrChange w:id="149" w:author="SemiA Petnathean" w:date="2020-09-14T05:28:00Z">
                                  <w:pPr>
                                    <w:jc w:val="both"/>
                                  </w:pPr>
                                </w:pPrChange>
                              </w:pPr>
                              <w:bookmarkStart w:id="150" w:name="_Ref50953823"/>
                              <w:ins w:id="151" w:author="SemiA Petnathean" w:date="2020-09-14T05:28:00Z">
                                <w:r w:rsidRPr="00D04BCA">
                                  <w:rPr>
                                    <w:color w:val="auto"/>
                                    <w:rPrChange w:id="152" w:author="SemiA Petnathean" w:date="2020-09-14T05:28:00Z">
                                      <w:rPr>
                                        <w:i/>
                                        <w:iCs/>
                                      </w:rPr>
                                    </w:rPrChange>
                                  </w:rPr>
                                  <w:t xml:space="preserve">Figure </w:t>
                                </w:r>
                                <w:r w:rsidRPr="00D04BCA">
                                  <w:rPr>
                                    <w:color w:val="auto"/>
                                    <w:rPrChange w:id="153" w:author="SemiA Petnathean" w:date="2020-09-14T05:28:00Z">
                                      <w:rPr>
                                        <w:i/>
                                        <w:iCs/>
                                      </w:rPr>
                                    </w:rPrChange>
                                  </w:rPr>
                                  <w:fldChar w:fldCharType="begin"/>
                                </w:r>
                                <w:r w:rsidRPr="00D04BCA">
                                  <w:rPr>
                                    <w:color w:val="auto"/>
                                    <w:rPrChange w:id="154" w:author="SemiA Petnathean" w:date="2020-09-14T05:28:00Z">
                                      <w:rPr>
                                        <w:i/>
                                        <w:iCs/>
                                      </w:rPr>
                                    </w:rPrChange>
                                  </w:rPr>
                                  <w:instrText xml:space="preserve"> SEQ Figure \* ARABIC </w:instrText>
                                </w:r>
                              </w:ins>
                              <w:r w:rsidRPr="00D04BCA">
                                <w:rPr>
                                  <w:color w:val="auto"/>
                                  <w:rPrChange w:id="155" w:author="SemiA Petnathean" w:date="2020-09-14T05:28:00Z">
                                    <w:rPr>
                                      <w:i/>
                                      <w:iCs/>
                                    </w:rPr>
                                  </w:rPrChange>
                                </w:rPr>
                                <w:fldChar w:fldCharType="separate"/>
                              </w:r>
                              <w:ins w:id="156" w:author="SemiA Petnathean" w:date="2020-09-14T05:28:00Z">
                                <w:r w:rsidRPr="00D04BCA">
                                  <w:rPr>
                                    <w:noProof/>
                                    <w:color w:val="auto"/>
                                    <w:rPrChange w:id="157" w:author="SemiA Petnathean" w:date="2020-09-14T05:28:00Z">
                                      <w:rPr>
                                        <w:i/>
                                        <w:iCs/>
                                        <w:noProof/>
                                      </w:rPr>
                                    </w:rPrChange>
                                  </w:rPr>
                                  <w:t>1</w:t>
                                </w:r>
                                <w:r w:rsidRPr="00D04BCA">
                                  <w:rPr>
                                    <w:color w:val="auto"/>
                                    <w:rPrChange w:id="158" w:author="SemiA Petnathean" w:date="2020-09-14T05:28:00Z">
                                      <w:rPr>
                                        <w:i/>
                                        <w:iCs/>
                                      </w:rPr>
                                    </w:rPrChange>
                                  </w:rPr>
                                  <w:fldChar w:fldCharType="end"/>
                                </w:r>
                                <w:bookmarkEnd w:id="150"/>
                                <w:r w:rsidRPr="00D04BCA">
                                  <w:rPr>
                                    <w:color w:val="auto"/>
                                    <w:rPrChange w:id="159" w:author="SemiA Petnathean" w:date="2020-09-14T05:28:00Z">
                                      <w:rPr>
                                        <w:i/>
                                        <w:iCs/>
                                      </w:rPr>
                                    </w:rPrChange>
                                  </w:rPr>
                                  <w:t xml:space="preserve"> Cross-Enterprise Document Sharing – Set b </w:t>
                                </w:r>
                                <w:r w:rsidRPr="00D04BCA">
                                  <w:rPr>
                                    <w:color w:val="auto"/>
                                    <w:rPrChange w:id="160" w:author="SemiA Petnathean" w:date="2020-09-14T05:28:00Z">
                                      <w:rPr>
                                        <w:i/>
                                        <w:iCs/>
                                      </w:rPr>
                                    </w:rPrChange>
                                  </w:rPr>
                                  <w:fldChar w:fldCharType="begin" w:fldLock="1"/>
                                </w:r>
                                <w:r w:rsidRPr="00D04BCA">
                                  <w:rPr>
                                    <w:color w:val="auto"/>
                                    <w:rPrChange w:id="161"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62" w:author="SemiA Petnathean" w:date="2020-09-14T05:28:00Z">
                                      <w:rPr>
                                        <w:i/>
                                        <w:iCs/>
                                      </w:rPr>
                                    </w:rPrChange>
                                  </w:rPr>
                                  <w:fldChar w:fldCharType="separate"/>
                                </w:r>
                                <w:r w:rsidRPr="00D04BCA">
                                  <w:rPr>
                                    <w:i w:val="0"/>
                                    <w:noProof/>
                                    <w:color w:val="auto"/>
                                    <w:rPrChange w:id="163" w:author="SemiA Petnathean" w:date="2020-09-14T05:28:00Z">
                                      <w:rPr>
                                        <w:i/>
                                        <w:iCs/>
                                        <w:noProof/>
                                      </w:rPr>
                                    </w:rPrChange>
                                  </w:rPr>
                                  <w:t>[27]</w:t>
                                </w:r>
                                <w:r w:rsidRPr="00D04BCA">
                                  <w:rPr>
                                    <w:color w:val="auto"/>
                                    <w:rPrChange w:id="164" w:author="SemiA Petnathean" w:date="2020-09-14T05:28:00Z">
                                      <w:rPr>
                                        <w:i/>
                                        <w:iCs/>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5.8pt;margin-top:85.45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3"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1B2D56" w:rsidRDefault="00D04BCA">
                        <w:pPr>
                          <w:pStyle w:val="Caption"/>
                          <w:rPr>
                            <w:szCs w:val="25"/>
                          </w:rPr>
                          <w:pPrChange w:id="165" w:author="SemiA Petnathean" w:date="2020-09-14T05:28:00Z">
                            <w:pPr>
                              <w:jc w:val="both"/>
                            </w:pPr>
                          </w:pPrChange>
                        </w:pPr>
                        <w:bookmarkStart w:id="166" w:name="_Ref50953823"/>
                        <w:ins w:id="167" w:author="SemiA Petnathean" w:date="2020-09-14T05:28:00Z">
                          <w:r w:rsidRPr="00D04BCA">
                            <w:rPr>
                              <w:color w:val="auto"/>
                              <w:rPrChange w:id="168" w:author="SemiA Petnathean" w:date="2020-09-14T05:28:00Z">
                                <w:rPr>
                                  <w:i/>
                                  <w:iCs/>
                                </w:rPr>
                              </w:rPrChange>
                            </w:rPr>
                            <w:t xml:space="preserve">Figure </w:t>
                          </w:r>
                          <w:r w:rsidRPr="00D04BCA">
                            <w:rPr>
                              <w:color w:val="auto"/>
                              <w:rPrChange w:id="169" w:author="SemiA Petnathean" w:date="2020-09-14T05:28:00Z">
                                <w:rPr>
                                  <w:i/>
                                  <w:iCs/>
                                </w:rPr>
                              </w:rPrChange>
                            </w:rPr>
                            <w:fldChar w:fldCharType="begin"/>
                          </w:r>
                          <w:r w:rsidRPr="00D04BCA">
                            <w:rPr>
                              <w:color w:val="auto"/>
                              <w:rPrChange w:id="170" w:author="SemiA Petnathean" w:date="2020-09-14T05:28:00Z">
                                <w:rPr>
                                  <w:i/>
                                  <w:iCs/>
                                </w:rPr>
                              </w:rPrChange>
                            </w:rPr>
                            <w:instrText xml:space="preserve"> SEQ Figure \* ARABIC </w:instrText>
                          </w:r>
                        </w:ins>
                        <w:r w:rsidRPr="00D04BCA">
                          <w:rPr>
                            <w:color w:val="auto"/>
                            <w:rPrChange w:id="171" w:author="SemiA Petnathean" w:date="2020-09-14T05:28:00Z">
                              <w:rPr>
                                <w:i/>
                                <w:iCs/>
                              </w:rPr>
                            </w:rPrChange>
                          </w:rPr>
                          <w:fldChar w:fldCharType="separate"/>
                        </w:r>
                        <w:ins w:id="172" w:author="SemiA Petnathean" w:date="2020-09-14T05:28:00Z">
                          <w:r w:rsidRPr="00D04BCA">
                            <w:rPr>
                              <w:noProof/>
                              <w:color w:val="auto"/>
                              <w:rPrChange w:id="173" w:author="SemiA Petnathean" w:date="2020-09-14T05:28:00Z">
                                <w:rPr>
                                  <w:i/>
                                  <w:iCs/>
                                  <w:noProof/>
                                </w:rPr>
                              </w:rPrChange>
                            </w:rPr>
                            <w:t>1</w:t>
                          </w:r>
                          <w:r w:rsidRPr="00D04BCA">
                            <w:rPr>
                              <w:color w:val="auto"/>
                              <w:rPrChange w:id="174" w:author="SemiA Petnathean" w:date="2020-09-14T05:28:00Z">
                                <w:rPr>
                                  <w:i/>
                                  <w:iCs/>
                                </w:rPr>
                              </w:rPrChange>
                            </w:rPr>
                            <w:fldChar w:fldCharType="end"/>
                          </w:r>
                          <w:bookmarkEnd w:id="166"/>
                          <w:r w:rsidRPr="00D04BCA">
                            <w:rPr>
                              <w:color w:val="auto"/>
                              <w:rPrChange w:id="175" w:author="SemiA Petnathean" w:date="2020-09-14T05:28:00Z">
                                <w:rPr>
                                  <w:i/>
                                  <w:iCs/>
                                </w:rPr>
                              </w:rPrChange>
                            </w:rPr>
                            <w:t xml:space="preserve"> Cross-Enterprise Document Sharing – Set b </w:t>
                          </w:r>
                          <w:r w:rsidRPr="00D04BCA">
                            <w:rPr>
                              <w:color w:val="auto"/>
                              <w:rPrChange w:id="176" w:author="SemiA Petnathean" w:date="2020-09-14T05:28:00Z">
                                <w:rPr>
                                  <w:i/>
                                  <w:iCs/>
                                </w:rPr>
                              </w:rPrChange>
                            </w:rPr>
                            <w:fldChar w:fldCharType="begin" w:fldLock="1"/>
                          </w:r>
                          <w:r w:rsidRPr="00D04BCA">
                            <w:rPr>
                              <w:color w:val="auto"/>
                              <w:rPrChange w:id="177"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78" w:author="SemiA Petnathean" w:date="2020-09-14T05:28:00Z">
                                <w:rPr>
                                  <w:i/>
                                  <w:iCs/>
                                </w:rPr>
                              </w:rPrChange>
                            </w:rPr>
                            <w:fldChar w:fldCharType="separate"/>
                          </w:r>
                          <w:r w:rsidRPr="00D04BCA">
                            <w:rPr>
                              <w:i w:val="0"/>
                              <w:noProof/>
                              <w:color w:val="auto"/>
                              <w:rPrChange w:id="179" w:author="SemiA Petnathean" w:date="2020-09-14T05:28:00Z">
                                <w:rPr>
                                  <w:i/>
                                  <w:iCs/>
                                  <w:noProof/>
                                </w:rPr>
                              </w:rPrChange>
                            </w:rPr>
                            <w:t>[27]</w:t>
                          </w:r>
                          <w:r w:rsidRPr="00D04BCA">
                            <w:rPr>
                              <w:color w:val="auto"/>
                              <w:rPrChange w:id="180" w:author="SemiA Petnathean" w:date="2020-09-14T05:28:00Z">
                                <w:rPr>
                                  <w:i/>
                                  <w:iCs/>
                                </w:rPr>
                              </w:rPrChange>
                            </w:rPr>
                            <w:fldChar w:fldCharType="end"/>
                          </w:r>
                        </w:ins>
                      </w:p>
                    </w:txbxContent>
                  </v:textbox>
                </v:shape>
                <w10:wrap type="topAndBottom"/>
              </v:group>
            </w:pict>
          </mc:Fallback>
        </mc:AlternateContent>
      </w:r>
      <w:r w:rsidR="00341727">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sidR="00341727">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sidR="00341727">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 xml:space="preserve">shared health document </w:t>
      </w:r>
      <w:r w:rsidR="00160F61" w:rsidRPr="00BA4BDE">
        <w:t>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ins w:id="181" w:author="PCep" w:date="2020-09-11T14:15:00Z">
        <w:r w:rsidR="0076086D">
          <w:t xml:space="preserve"> </w:t>
        </w:r>
      </w:ins>
    </w:p>
    <w:p w14:paraId="033F0D4D" w14:textId="2A9394BA" w:rsidR="00C975F5" w:rsidDel="00D04BCA" w:rsidRDefault="00595DD8">
      <w:pPr>
        <w:ind w:firstLine="284"/>
        <w:jc w:val="both"/>
        <w:rPr>
          <w:del w:id="182" w:author="SemiA Petnathean" w:date="2020-09-14T05:28:00Z"/>
        </w:rPr>
        <w:pPrChange w:id="183" w:author="SemiA Petnathean" w:date="2020-09-14T05:46:00Z">
          <w:pPr>
            <w:jc w:val="both"/>
          </w:pPr>
        </w:pPrChange>
      </w:pPr>
      <w:ins w:id="184" w:author="SemiA Petnathean" w:date="2020-09-14T04:57:00Z">
        <w:r>
          <w:rPr>
            <w:rFonts w:cstheme="minorBidi"/>
            <w:szCs w:val="25"/>
            <w:lang w:bidi="th-TH"/>
          </w:rPr>
          <w:t>In</w:t>
        </w:r>
      </w:ins>
      <w:ins w:id="185"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86"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87" w:author="SemiA Petnathean" w:date="2020-09-14T04:57:00Z">
        <w:r>
          <w:rPr>
            <w:rFonts w:cstheme="minorBidi"/>
            <w:szCs w:val="25"/>
            <w:lang w:bidi="th-TH"/>
          </w:rPr>
          <w:t xml:space="preserve">, </w:t>
        </w:r>
      </w:ins>
      <w:ins w:id="188" w:author="SemiA Petnathean" w:date="2020-09-14T05:02:00Z">
        <w:r>
          <w:rPr>
            <w:rFonts w:cstheme="minorBidi"/>
            <w:szCs w:val="25"/>
            <w:lang w:bidi="th-TH"/>
          </w:rPr>
          <w:t>each XDS “Actor” represent machine or software which take the role</w:t>
        </w:r>
      </w:ins>
      <w:ins w:id="189" w:author="SemiA Petnathean" w:date="2020-09-14T05:03:00Z">
        <w:r>
          <w:rPr>
            <w:rFonts w:cstheme="minorBidi"/>
            <w:szCs w:val="25"/>
            <w:lang w:bidi="th-TH"/>
          </w:rPr>
          <w:t xml:space="preserve"> in </w:t>
        </w:r>
        <w:proofErr w:type="spellStart"/>
        <w:r>
          <w:rPr>
            <w:rFonts w:cstheme="minorBidi"/>
            <w:szCs w:val="25"/>
            <w:lang w:bidi="th-TH"/>
          </w:rPr>
          <w:t>XDS.b</w:t>
        </w:r>
        <w:proofErr w:type="spellEnd"/>
        <w:r>
          <w:rPr>
            <w:rFonts w:cstheme="minorBidi"/>
            <w:szCs w:val="25"/>
            <w:lang w:bidi="th-TH"/>
          </w:rPr>
          <w:t xml:space="preserve"> Profile. </w:t>
        </w:r>
      </w:ins>
      <w:ins w:id="190" w:author="SemiA Petnathean" w:date="2020-09-14T05:02:00Z">
        <w:r>
          <w:rPr>
            <w:rFonts w:cstheme="minorBidi"/>
            <w:szCs w:val="25"/>
            <w:lang w:bidi="th-TH"/>
          </w:rPr>
          <w:t>H</w:t>
        </w:r>
      </w:ins>
      <w:ins w:id="191" w:author="SemiA Petnathean" w:date="2020-09-14T04:57:00Z">
        <w:r>
          <w:rPr>
            <w:rFonts w:cstheme="minorBidi"/>
            <w:szCs w:val="25"/>
            <w:lang w:bidi="th-TH"/>
          </w:rPr>
          <w:t>ealth document</w:t>
        </w:r>
      </w:ins>
      <w:ins w:id="192" w:author="SemiA Petnathean" w:date="2020-09-14T04:59:00Z">
        <w:r>
          <w:rPr>
            <w:rFonts w:cstheme="minorBidi"/>
            <w:szCs w:val="25"/>
            <w:lang w:bidi="th-TH"/>
          </w:rPr>
          <w:t xml:space="preserve"> and its META-data attributes</w:t>
        </w:r>
      </w:ins>
      <w:ins w:id="193" w:author="SemiA Petnathean" w:date="2020-09-14T04:57:00Z">
        <w:r>
          <w:rPr>
            <w:rFonts w:cstheme="minorBidi"/>
            <w:szCs w:val="25"/>
            <w:lang w:bidi="th-TH"/>
          </w:rPr>
          <w:t xml:space="preserve"> initially generated from Document Source Actor such as X-ray m</w:t>
        </w:r>
      </w:ins>
      <w:ins w:id="194" w:author="SemiA Petnathean" w:date="2020-09-14T04:58:00Z">
        <w:r>
          <w:rPr>
            <w:rFonts w:cstheme="minorBidi"/>
            <w:szCs w:val="25"/>
            <w:lang w:bidi="th-TH"/>
          </w:rPr>
          <w:t xml:space="preserve">achine, physician terminal, </w:t>
        </w:r>
      </w:ins>
      <w:ins w:id="195" w:author="SemiA Petnathean" w:date="2020-09-14T05:03:00Z">
        <w:r w:rsidR="00000576">
          <w:rPr>
            <w:rFonts w:cstheme="minorBidi"/>
            <w:szCs w:val="25"/>
            <w:lang w:bidi="th-TH"/>
          </w:rPr>
          <w:t>etc.</w:t>
        </w:r>
      </w:ins>
      <w:ins w:id="196" w:author="SemiA Petnathean" w:date="2020-09-14T04:58:00Z">
        <w:r>
          <w:rPr>
            <w:rFonts w:cstheme="minorBidi"/>
            <w:szCs w:val="25"/>
            <w:lang w:bidi="th-TH"/>
          </w:rPr>
          <w:t xml:space="preserve"> The generated document</w:t>
        </w:r>
      </w:ins>
      <w:ins w:id="197" w:author="SemiA Petnathean" w:date="2020-09-14T04:59:00Z">
        <w:r>
          <w:rPr>
            <w:rFonts w:cstheme="minorBidi"/>
            <w:szCs w:val="25"/>
            <w:lang w:bidi="th-TH"/>
          </w:rPr>
          <w:t xml:space="preserve"> and its META then </w:t>
        </w:r>
      </w:ins>
      <w:ins w:id="198" w:author="SemiA Petnathean" w:date="2020-09-14T05:01:00Z">
        <w:r>
          <w:rPr>
            <w:rFonts w:cstheme="minorBidi"/>
            <w:szCs w:val="25"/>
            <w:lang w:bidi="th-TH"/>
          </w:rPr>
          <w:t>store</w:t>
        </w:r>
      </w:ins>
      <w:ins w:id="199" w:author="SemiA Petnathean" w:date="2020-09-14T05:02:00Z">
        <w:r>
          <w:rPr>
            <w:rFonts w:cstheme="minorBidi"/>
            <w:szCs w:val="25"/>
            <w:lang w:bidi="th-TH"/>
          </w:rPr>
          <w:t xml:space="preserve"> in</w:t>
        </w:r>
      </w:ins>
      <w:ins w:id="200" w:author="SemiA Petnathean" w:date="2020-09-14T05:00:00Z">
        <w:r>
          <w:rPr>
            <w:rFonts w:cstheme="minorBidi"/>
            <w:szCs w:val="25"/>
            <w:lang w:bidi="th-TH"/>
          </w:rPr>
          <w:t xml:space="preserve"> Document Repository</w:t>
        </w:r>
      </w:ins>
      <w:ins w:id="201" w:author="SemiA Petnathean" w:date="2020-09-14T05:02:00Z">
        <w:r>
          <w:rPr>
            <w:rFonts w:cstheme="minorBidi"/>
            <w:szCs w:val="25"/>
            <w:lang w:bidi="th-TH"/>
          </w:rPr>
          <w:t xml:space="preserve"> Actor</w:t>
        </w:r>
      </w:ins>
      <w:ins w:id="202" w:author="SemiA Petnathean" w:date="2020-09-14T05:00:00Z">
        <w:r>
          <w:rPr>
            <w:rFonts w:cstheme="minorBidi"/>
            <w:szCs w:val="25"/>
            <w:lang w:bidi="th-TH"/>
          </w:rPr>
          <w:t xml:space="preserve"> via Provide &amp; Register Document Set-b [ITI-41] tra</w:t>
        </w:r>
      </w:ins>
      <w:ins w:id="203" w:author="SemiA Petnathean" w:date="2020-09-14T05:01:00Z">
        <w:r>
          <w:rPr>
            <w:rFonts w:cstheme="minorBidi"/>
            <w:szCs w:val="25"/>
            <w:lang w:bidi="th-TH"/>
          </w:rPr>
          <w:t>nsaction</w:t>
        </w:r>
      </w:ins>
      <w:ins w:id="204" w:author="SemiA Petnathean" w:date="2020-09-14T05:03:00Z">
        <w:r w:rsidR="00000576">
          <w:rPr>
            <w:rFonts w:cstheme="minorBidi"/>
            <w:szCs w:val="25"/>
            <w:lang w:bidi="th-TH"/>
          </w:rPr>
          <w:t xml:space="preserve">. </w:t>
        </w:r>
      </w:ins>
      <w:ins w:id="205" w:author="SemiA Petnathean" w:date="2020-09-14T05:04:00Z">
        <w:r w:rsidR="00000576">
          <w:rPr>
            <w:rFonts w:cstheme="minorBidi"/>
            <w:szCs w:val="25"/>
            <w:lang w:bidi="th-TH"/>
          </w:rPr>
          <w:t xml:space="preserve">The actor mostly referred to </w:t>
        </w:r>
      </w:ins>
      <w:ins w:id="206" w:author="SemiA Petnathean" w:date="2020-09-14T05:05:00Z">
        <w:r w:rsidR="00000576">
          <w:rPr>
            <w:rFonts w:cstheme="minorBidi"/>
            <w:szCs w:val="25"/>
            <w:lang w:bidi="th-TH"/>
          </w:rPr>
          <w:t xml:space="preserve">database or server which keep health document available and ready for usage in healthcare operation. </w:t>
        </w:r>
      </w:ins>
      <w:ins w:id="207" w:author="SemiA Petnathean" w:date="2020-09-14T05:06:00Z">
        <w:r w:rsidR="00000576">
          <w:rPr>
            <w:rFonts w:cstheme="minorBidi"/>
            <w:szCs w:val="25"/>
            <w:lang w:bidi="th-TH"/>
          </w:rPr>
          <w:t xml:space="preserve">After that, Document Repository Actor register META-data attributes of stored document </w:t>
        </w:r>
      </w:ins>
      <w:ins w:id="208" w:author="SemiA Petnathean" w:date="2020-09-14T05:07:00Z">
        <w:r w:rsidR="00000576">
          <w:rPr>
            <w:rFonts w:cstheme="minorBidi"/>
            <w:szCs w:val="25"/>
            <w:lang w:bidi="th-TH"/>
          </w:rPr>
          <w:t>to Document Registry Actor via Register Document Set-b [ITI-</w:t>
        </w:r>
      </w:ins>
      <w:ins w:id="209" w:author="SemiA Petnathean" w:date="2020-09-14T05:08:00Z">
        <w:r w:rsidR="00000576">
          <w:rPr>
            <w:rFonts w:cstheme="minorBidi"/>
            <w:szCs w:val="25"/>
            <w:lang w:bidi="th-TH"/>
          </w:rPr>
          <w:t>4</w:t>
        </w:r>
      </w:ins>
      <w:ins w:id="210" w:author="SemiA Petnathean" w:date="2020-09-14T05:19:00Z">
        <w:r w:rsidR="002C0AAF">
          <w:rPr>
            <w:rFonts w:cstheme="minorBidi"/>
            <w:szCs w:val="25"/>
            <w:lang w:bidi="th-TH"/>
          </w:rPr>
          <w:t>2</w:t>
        </w:r>
      </w:ins>
      <w:ins w:id="211" w:author="SemiA Petnathean" w:date="2020-09-14T05:08:00Z">
        <w:r w:rsidR="00000576">
          <w:rPr>
            <w:rFonts w:cstheme="minorBidi"/>
            <w:szCs w:val="25"/>
            <w:lang w:bidi="th-TH"/>
          </w:rPr>
          <w:t xml:space="preserve">] transaction. The META-data attributes will contain information essential for Document Consumer Actor to </w:t>
        </w:r>
      </w:ins>
      <w:ins w:id="212" w:author="SemiA Petnathean" w:date="2020-09-14T05:09:00Z">
        <w:r w:rsidR="00000576">
          <w:rPr>
            <w:rFonts w:cstheme="minorBidi"/>
            <w:szCs w:val="25"/>
            <w:lang w:bidi="th-TH"/>
          </w:rPr>
          <w:t xml:space="preserve">discover health document available within XDS Affinity Domain and </w:t>
        </w:r>
      </w:ins>
      <w:ins w:id="213"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214" w:author="SemiA Petnathean" w:date="2020-09-14T05:14:00Z">
        <w:r w:rsidR="00223ECB">
          <w:rPr>
            <w:rFonts w:cstheme="minorBidi"/>
            <w:szCs w:val="25"/>
            <w:lang w:bidi="th-TH"/>
          </w:rPr>
          <w:t xml:space="preserve"> </w:t>
        </w:r>
      </w:ins>
      <w:ins w:id="215" w:author="SemiA Petnathean" w:date="2020-09-14T05:13:00Z">
        <w:r w:rsidR="00223ECB">
          <w:rPr>
            <w:rFonts w:cstheme="minorBidi"/>
            <w:szCs w:val="25"/>
            <w:lang w:bidi="th-TH"/>
          </w:rPr>
          <w:t>query</w:t>
        </w:r>
      </w:ins>
      <w:ins w:id="216" w:author="SemiA Petnathean" w:date="2020-09-14T05:16:00Z">
        <w:r w:rsidR="00223ECB">
          <w:rPr>
            <w:rFonts w:cstheme="minorBidi"/>
            <w:szCs w:val="25"/>
            <w:lang w:bidi="th-TH"/>
          </w:rPr>
          <w:t xml:space="preserve"> </w:t>
        </w:r>
      </w:ins>
      <w:ins w:id="217" w:author="SemiA Petnathean" w:date="2020-09-14T05:13:00Z">
        <w:r w:rsidR="00223ECB">
          <w:rPr>
            <w:rFonts w:cstheme="minorBidi"/>
            <w:szCs w:val="25"/>
            <w:lang w:bidi="th-TH"/>
          </w:rPr>
          <w:t xml:space="preserve">for information of </w:t>
        </w:r>
      </w:ins>
      <w:ins w:id="218" w:author="SemiA Petnathean" w:date="2020-09-14T05:16:00Z">
        <w:r w:rsidR="00223ECB">
          <w:rPr>
            <w:rFonts w:cstheme="minorBidi"/>
            <w:szCs w:val="25"/>
            <w:lang w:bidi="th-TH"/>
          </w:rPr>
          <w:t>registered</w:t>
        </w:r>
      </w:ins>
      <w:ins w:id="219" w:author="SemiA Petnathean" w:date="2020-09-14T05:13:00Z">
        <w:r w:rsidR="00223ECB">
          <w:rPr>
            <w:rFonts w:cstheme="minorBidi"/>
            <w:szCs w:val="25"/>
            <w:lang w:bidi="th-TH"/>
          </w:rPr>
          <w:t xml:space="preserve"> document</w:t>
        </w:r>
      </w:ins>
      <w:ins w:id="220" w:author="SemiA Petnathean" w:date="2020-09-14T05:16:00Z">
        <w:r w:rsidR="00223ECB">
          <w:rPr>
            <w:rFonts w:cstheme="minorBidi"/>
            <w:szCs w:val="25"/>
            <w:lang w:bidi="th-TH"/>
          </w:rPr>
          <w:t xml:space="preserve"> in Document Registry Actor</w:t>
        </w:r>
      </w:ins>
      <w:ins w:id="221" w:author="SemiA Petnathean" w:date="2020-09-14T05:13:00Z">
        <w:r w:rsidR="00223ECB">
          <w:rPr>
            <w:rFonts w:cstheme="minorBidi"/>
            <w:szCs w:val="25"/>
            <w:lang w:bidi="th-TH"/>
          </w:rPr>
          <w:t xml:space="preserve"> </w:t>
        </w:r>
      </w:ins>
      <w:ins w:id="222" w:author="SemiA Petnathean" w:date="2020-09-14T05:14:00Z">
        <w:r w:rsidR="00223ECB">
          <w:rPr>
            <w:rFonts w:cstheme="minorBidi"/>
            <w:szCs w:val="25"/>
            <w:lang w:bidi="th-TH"/>
          </w:rPr>
          <w:t>via Regi</w:t>
        </w:r>
      </w:ins>
      <w:ins w:id="223" w:author="SemiA Petnathean" w:date="2020-09-14T05:15:00Z">
        <w:r w:rsidR="00223ECB">
          <w:rPr>
            <w:rFonts w:cstheme="minorBidi"/>
            <w:szCs w:val="25"/>
            <w:lang w:bidi="th-TH"/>
          </w:rPr>
          <w:t>stry Stored Query [ITI-18] transaction.</w:t>
        </w:r>
      </w:ins>
      <w:ins w:id="224" w:author="SemiA Petnathean" w:date="2020-09-14T05:17:00Z">
        <w:r w:rsidR="0057136C">
          <w:rPr>
            <w:rFonts w:cstheme="minorBidi"/>
            <w:szCs w:val="25"/>
            <w:lang w:bidi="th-TH"/>
          </w:rPr>
          <w:t xml:space="preserve"> Document Registry then return query result to Document Consumer Actor via transaction following ITI-18 format.</w:t>
        </w:r>
      </w:ins>
      <w:ins w:id="225" w:author="SemiA Petnathean" w:date="2020-09-14T05:18:00Z">
        <w:r w:rsidR="002C0AAF">
          <w:rPr>
            <w:rFonts w:cstheme="minorBidi"/>
            <w:szCs w:val="25"/>
            <w:lang w:bidi="th-TH"/>
          </w:rPr>
          <w:t xml:space="preserve"> Eventually, Document Consumer Actor use information provided by query result to retrieve </w:t>
        </w:r>
      </w:ins>
      <w:ins w:id="226" w:author="SemiA Petnathean" w:date="2020-09-14T05:19:00Z">
        <w:r w:rsidR="002C0AAF">
          <w:rPr>
            <w:rFonts w:cstheme="minorBidi"/>
            <w:szCs w:val="25"/>
            <w:lang w:bidi="th-TH"/>
          </w:rPr>
          <w:t xml:space="preserve">the document from its repository using Retrieve Document Set </w:t>
        </w:r>
      </w:ins>
      <w:ins w:id="227" w:author="SemiA Petnathean" w:date="2020-09-14T05:20:00Z">
        <w:r w:rsidR="002C0AAF">
          <w:rPr>
            <w:rFonts w:cstheme="minorBidi"/>
            <w:szCs w:val="25"/>
            <w:lang w:bidi="th-TH"/>
          </w:rPr>
          <w:t>[ITI-43]</w:t>
        </w:r>
      </w:ins>
      <w:ins w:id="228" w:author="SemiA Petnathean" w:date="2020-09-14T05:21:00Z">
        <w:r w:rsidR="00B220A8">
          <w:rPr>
            <w:rFonts w:cstheme="minorBidi"/>
            <w:szCs w:val="25"/>
            <w:lang w:bidi="th-TH"/>
          </w:rPr>
          <w:t xml:space="preserve"> transaction. It is expected that Document Repository Actor response</w:t>
        </w:r>
      </w:ins>
      <w:ins w:id="229" w:author="SemiA Petnathean" w:date="2020-09-14T05:23:00Z">
        <w:r w:rsidR="00360548">
          <w:rPr>
            <w:rFonts w:cstheme="minorBidi"/>
            <w:szCs w:val="25"/>
            <w:lang w:bidi="th-TH"/>
          </w:rPr>
          <w:t xml:space="preserve"> to the request</w:t>
        </w:r>
      </w:ins>
      <w:ins w:id="230" w:author="SemiA Petnathean" w:date="2020-09-14T05:21:00Z">
        <w:r w:rsidR="00B220A8">
          <w:rPr>
            <w:rFonts w:cstheme="minorBidi"/>
            <w:szCs w:val="25"/>
            <w:lang w:bidi="th-TH"/>
          </w:rPr>
          <w:t xml:space="preserve"> by sending </w:t>
        </w:r>
      </w:ins>
      <w:ins w:id="231" w:author="SemiA Petnathean" w:date="2020-09-14T05:22:00Z">
        <w:r w:rsidR="00B220A8">
          <w:rPr>
            <w:rFonts w:cstheme="minorBidi"/>
            <w:szCs w:val="25"/>
            <w:lang w:bidi="th-TH"/>
          </w:rPr>
          <w:t xml:space="preserve">copy of the document back to </w:t>
        </w:r>
      </w:ins>
      <w:ins w:id="232" w:author="SemiA Petnathean" w:date="2020-09-14T05:23:00Z">
        <w:r w:rsidR="00695A3B">
          <w:rPr>
            <w:rFonts w:cstheme="minorBidi"/>
            <w:szCs w:val="25"/>
            <w:lang w:bidi="th-TH"/>
          </w:rPr>
          <w:t>the</w:t>
        </w:r>
      </w:ins>
      <w:ins w:id="233" w:author="SemiA Petnathean" w:date="2020-09-14T05:22:00Z">
        <w:r w:rsidR="00B220A8">
          <w:rPr>
            <w:rFonts w:cstheme="minorBidi"/>
            <w:szCs w:val="25"/>
            <w:lang w:bidi="th-TH"/>
          </w:rPr>
          <w:t xml:space="preserve"> Document Consumer Actor.</w:t>
        </w:r>
      </w:ins>
      <w:ins w:id="234" w:author="SemiA Petnathean" w:date="2020-09-14T05:23:00Z">
        <w:r w:rsidR="00D04BCA">
          <w:rPr>
            <w:rFonts w:cstheme="minorBidi"/>
            <w:szCs w:val="25"/>
            <w:lang w:bidi="th-TH"/>
          </w:rPr>
          <w:t xml:space="preserve"> For On-Demand Docu</w:t>
        </w:r>
      </w:ins>
      <w:ins w:id="235" w:author="SemiA Petnathean" w:date="2020-09-14T05:24:00Z">
        <w:r w:rsidR="00D04BCA">
          <w:rPr>
            <w:rFonts w:cstheme="minorBidi"/>
            <w:szCs w:val="25"/>
            <w:lang w:bidi="th-TH"/>
          </w:rPr>
          <w:t xml:space="preserve">ment </w:t>
        </w:r>
        <w:r w:rsidR="00D04BCA">
          <w:rPr>
            <w:rFonts w:cstheme="minorBidi"/>
            <w:szCs w:val="25"/>
            <w:lang w:bidi="th-TH"/>
          </w:rPr>
          <w:lastRenderedPageBreak/>
          <w:t>Source, it is equivalent to Document Repository Actor as both</w:t>
        </w:r>
      </w:ins>
      <w:ins w:id="236" w:author="SemiA Petnathean" w:date="2020-09-14T05:25:00Z">
        <w:r w:rsidR="00D04BCA">
          <w:rPr>
            <w:rFonts w:cstheme="minorBidi"/>
            <w:szCs w:val="25"/>
            <w:lang w:bidi="th-TH"/>
          </w:rPr>
          <w:t xml:space="preserve"> are where Document Consumer retrieve </w:t>
        </w:r>
      </w:ins>
      <w:ins w:id="237" w:author="SemiA Petnathean" w:date="2020-09-14T05:26:00Z">
        <w:r w:rsidR="00D04BCA">
          <w:rPr>
            <w:rFonts w:cstheme="minorBidi"/>
            <w:szCs w:val="25"/>
            <w:lang w:bidi="th-TH"/>
          </w:rPr>
          <w:t>those documents</w:t>
        </w:r>
      </w:ins>
      <w:ins w:id="238" w:author="SemiA Petnathean" w:date="2020-09-14T05:25:00Z">
        <w:r w:rsidR="00D04BCA">
          <w:rPr>
            <w:rFonts w:cstheme="minorBidi"/>
            <w:szCs w:val="25"/>
            <w:lang w:bidi="th-TH"/>
          </w:rPr>
          <w:t xml:space="preserve"> they seek</w:t>
        </w:r>
      </w:ins>
      <w:ins w:id="239" w:author="SemiA Petnathean" w:date="2020-09-14T05:26:00Z">
        <w:r w:rsidR="00D04BCA">
          <w:rPr>
            <w:rFonts w:cstheme="minorBidi"/>
            <w:szCs w:val="25"/>
            <w:lang w:bidi="th-TH"/>
          </w:rPr>
          <w:t>. The only</w:t>
        </w:r>
      </w:ins>
      <w:ins w:id="240" w:author="SemiA Petnathean" w:date="2020-09-14T05:15:00Z">
        <w:r w:rsidR="00223ECB">
          <w:rPr>
            <w:rFonts w:cstheme="minorBidi"/>
            <w:szCs w:val="25"/>
            <w:lang w:bidi="th-TH"/>
          </w:rPr>
          <w:t xml:space="preserve"> </w:t>
        </w:r>
      </w:ins>
      <w:ins w:id="241" w:author="SemiA Petnathean" w:date="2020-09-14T05:26:00Z">
        <w:r w:rsidR="00D04BCA">
          <w:rPr>
            <w:rFonts w:cstheme="minorBidi"/>
            <w:szCs w:val="25"/>
            <w:lang w:bidi="th-TH"/>
          </w:rPr>
          <w:t>different is that On-Demand Document Source</w:t>
        </w:r>
      </w:ins>
      <w:ins w:id="242" w:author="SemiA Petnathean" w:date="2020-09-14T05:30:00Z">
        <w:r w:rsidR="00294530">
          <w:rPr>
            <w:rFonts w:cstheme="minorBidi"/>
            <w:szCs w:val="25"/>
            <w:lang w:bidi="th-TH"/>
          </w:rPr>
          <w:t xml:space="preserve"> act as repository which will</w:t>
        </w:r>
      </w:ins>
      <w:ins w:id="243" w:author="SemiA Petnathean" w:date="2020-09-14T05:31:00Z">
        <w:r w:rsidR="00294530">
          <w:rPr>
            <w:rFonts w:cstheme="minorBidi"/>
            <w:szCs w:val="25"/>
            <w:lang w:bidi="th-TH"/>
          </w:rPr>
          <w:t xml:space="preserve"> immediately</w:t>
        </w:r>
      </w:ins>
      <w:ins w:id="244" w:author="SemiA Petnathean" w:date="2020-09-14T05:30:00Z">
        <w:r w:rsidR="00294530">
          <w:rPr>
            <w:rFonts w:cstheme="minorBidi"/>
            <w:szCs w:val="25"/>
            <w:lang w:bidi="th-TH"/>
          </w:rPr>
          <w:t xml:space="preserve"> </w:t>
        </w:r>
      </w:ins>
      <w:ins w:id="245" w:author="SemiA Petnathean" w:date="2020-09-14T05:31:00Z">
        <w:r w:rsidR="00294530">
          <w:rPr>
            <w:rFonts w:cstheme="minorBidi"/>
            <w:szCs w:val="25"/>
            <w:lang w:bidi="th-TH"/>
          </w:rPr>
          <w:t>generate health document at the time of request</w:t>
        </w:r>
      </w:ins>
      <w:ins w:id="246" w:author="SemiA Petnathean" w:date="2020-09-14T05:32:00Z">
        <w:r w:rsidR="00294530">
          <w:rPr>
            <w:rFonts w:cstheme="minorBidi"/>
            <w:szCs w:val="25"/>
            <w:lang w:bidi="th-TH"/>
          </w:rPr>
          <w:t xml:space="preserve"> as the document only represent its subject</w:t>
        </w:r>
      </w:ins>
      <w:ins w:id="247" w:author="SemiA Petnathean" w:date="2020-09-14T05:33:00Z">
        <w:r w:rsidR="00294530">
          <w:rPr>
            <w:rFonts w:cstheme="minorBidi"/>
            <w:szCs w:val="25"/>
            <w:lang w:bidi="th-TH"/>
          </w:rPr>
          <w:t xml:space="preserve"> at the time</w:t>
        </w:r>
      </w:ins>
      <w:ins w:id="248" w:author="SemiA Petnathean" w:date="2020-09-14T05:36:00Z">
        <w:r w:rsidR="008F1A27">
          <w:rPr>
            <w:rFonts w:cstheme="minorBidi"/>
            <w:szCs w:val="25"/>
            <w:lang w:bidi="th-TH"/>
          </w:rPr>
          <w:t>,</w:t>
        </w:r>
      </w:ins>
      <w:ins w:id="249" w:author="SemiA Petnathean" w:date="2020-09-14T05:33:00Z">
        <w:r w:rsidR="006C001D">
          <w:rPr>
            <w:rFonts w:cstheme="minorBidi"/>
            <w:szCs w:val="25"/>
            <w:lang w:bidi="th-TH"/>
          </w:rPr>
          <w:t xml:space="preserve"> while document</w:t>
        </w:r>
      </w:ins>
      <w:ins w:id="250" w:author="SemiA Petnathean" w:date="2020-09-14T05:34:00Z">
        <w:r w:rsidR="006C001D">
          <w:rPr>
            <w:rFonts w:cstheme="minorBidi"/>
            <w:szCs w:val="25"/>
            <w:lang w:bidi="th-TH"/>
          </w:rPr>
          <w:t xml:space="preserve"> stored within Document Repository represent event in health operation that already e</w:t>
        </w:r>
      </w:ins>
      <w:ins w:id="251" w:author="SemiA Petnathean" w:date="2020-09-14T05:35:00Z">
        <w:r w:rsidR="006C001D">
          <w:rPr>
            <w:rFonts w:cstheme="minorBidi"/>
            <w:szCs w:val="25"/>
            <w:lang w:bidi="th-TH"/>
          </w:rPr>
          <w:t>nded</w:t>
        </w:r>
      </w:ins>
      <w:ins w:id="252" w:author="SemiA Petnathean" w:date="2020-09-14T05:33:00Z">
        <w:r w:rsidR="00294530">
          <w:rPr>
            <w:rFonts w:cstheme="minorBidi"/>
            <w:szCs w:val="25"/>
            <w:lang w:bidi="th-TH"/>
          </w:rPr>
          <w:t>.</w:t>
        </w:r>
      </w:ins>
      <w:ins w:id="253" w:author="SemiA Petnathean" w:date="2020-09-14T05:37:00Z">
        <w:r w:rsidR="00D11B6E">
          <w:rPr>
            <w:rFonts w:cstheme="minorBidi"/>
            <w:szCs w:val="25"/>
            <w:lang w:bidi="th-TH"/>
          </w:rPr>
          <w:t xml:space="preserve"> For Patient Identity Source Actor, </w:t>
        </w:r>
      </w:ins>
      <w:ins w:id="254" w:author="SemiA Petnathean" w:date="2020-09-14T05:38:00Z">
        <w:r w:rsidR="00D11B6E">
          <w:rPr>
            <w:rFonts w:cstheme="minorBidi"/>
            <w:szCs w:val="25"/>
            <w:lang w:bidi="th-TH"/>
          </w:rPr>
          <w:t>the actor</w:t>
        </w:r>
      </w:ins>
      <w:ins w:id="255" w:author="SemiA Petnathean" w:date="2020-09-14T05:37:00Z">
        <w:r w:rsidR="00D11B6E">
          <w:rPr>
            <w:rFonts w:cstheme="minorBidi"/>
            <w:szCs w:val="25"/>
            <w:lang w:bidi="th-TH"/>
          </w:rPr>
          <w:t xml:space="preserve"> acts as assistant </w:t>
        </w:r>
      </w:ins>
      <w:ins w:id="256" w:author="SemiA Petnathean" w:date="2020-09-14T05:38:00Z">
        <w:r w:rsidR="00D11B6E">
          <w:rPr>
            <w:rFonts w:cstheme="minorBidi"/>
            <w:szCs w:val="25"/>
            <w:lang w:bidi="th-TH"/>
          </w:rPr>
          <w:t>for</w:t>
        </w:r>
      </w:ins>
      <w:ins w:id="257" w:author="SemiA Petnathean" w:date="2020-09-14T05:37:00Z">
        <w:r w:rsidR="00D11B6E">
          <w:rPr>
            <w:rFonts w:cstheme="minorBidi"/>
            <w:szCs w:val="25"/>
            <w:lang w:bidi="th-TH"/>
          </w:rPr>
          <w:t xml:space="preserve"> XDS Affinity</w:t>
        </w:r>
      </w:ins>
      <w:ins w:id="258" w:author="SemiA Petnathean" w:date="2020-09-14T05:38:00Z">
        <w:r w:rsidR="00D11B6E">
          <w:rPr>
            <w:rFonts w:cstheme="minorBidi"/>
            <w:szCs w:val="25"/>
            <w:lang w:bidi="th-TH"/>
          </w:rPr>
          <w:t xml:space="preserve"> Domain </w:t>
        </w:r>
      </w:ins>
      <w:ins w:id="259" w:author="SemiA Petnathean" w:date="2020-09-14T05:39:00Z">
        <w:r w:rsidR="00D11B6E">
          <w:rPr>
            <w:rFonts w:cstheme="minorBidi"/>
            <w:szCs w:val="25"/>
            <w:lang w:bidi="th-TH"/>
          </w:rPr>
          <w:t>to ide</w:t>
        </w:r>
      </w:ins>
      <w:ins w:id="260" w:author="SemiA Petnathean" w:date="2020-09-14T05:40:00Z">
        <w:r w:rsidR="00D11B6E">
          <w:rPr>
            <w:rFonts w:cstheme="minorBidi"/>
            <w:szCs w:val="25"/>
            <w:lang w:bidi="th-TH"/>
          </w:rPr>
          <w:t>ntify</w:t>
        </w:r>
      </w:ins>
      <w:ins w:id="261" w:author="SemiA Petnathean" w:date="2020-09-14T05:38:00Z">
        <w:r w:rsidR="00D11B6E">
          <w:rPr>
            <w:rFonts w:cstheme="minorBidi"/>
            <w:szCs w:val="25"/>
            <w:lang w:bidi="th-TH"/>
          </w:rPr>
          <w:t xml:space="preserve"> </w:t>
        </w:r>
      </w:ins>
      <w:ins w:id="262" w:author="SemiA Petnathean" w:date="2020-09-14T05:40:00Z">
        <w:r w:rsidR="00D11B6E">
          <w:rPr>
            <w:rFonts w:cstheme="minorBidi"/>
            <w:szCs w:val="25"/>
            <w:lang w:bidi="th-TH"/>
          </w:rPr>
          <w:t>identity</w:t>
        </w:r>
      </w:ins>
      <w:ins w:id="263" w:author="SemiA Petnathean" w:date="2020-09-14T05:38:00Z">
        <w:r w:rsidR="00D11B6E">
          <w:rPr>
            <w:rFonts w:cstheme="minorBidi"/>
            <w:szCs w:val="25"/>
            <w:lang w:bidi="th-TH"/>
          </w:rPr>
          <w:t xml:space="preserve"> of the same patient</w:t>
        </w:r>
      </w:ins>
      <w:ins w:id="264" w:author="SemiA Petnathean" w:date="2020-09-14T05:40:00Z">
        <w:r w:rsidR="001878BC">
          <w:rPr>
            <w:rFonts w:cstheme="minorBidi"/>
            <w:szCs w:val="25"/>
            <w:lang w:bidi="th-TH"/>
          </w:rPr>
          <w:t xml:space="preserve"> within the domain whose</w:t>
        </w:r>
      </w:ins>
      <w:ins w:id="265" w:author="SemiA Petnathean" w:date="2020-09-14T05:38:00Z">
        <w:r w:rsidR="00D11B6E">
          <w:rPr>
            <w:rFonts w:cstheme="minorBidi"/>
            <w:szCs w:val="25"/>
            <w:lang w:bidi="th-TH"/>
          </w:rPr>
          <w:t xml:space="preserve"> </w:t>
        </w:r>
      </w:ins>
      <w:ins w:id="266" w:author="SemiA Petnathean" w:date="2020-09-14T05:39:00Z">
        <w:r w:rsidR="00D11B6E">
          <w:rPr>
            <w:rFonts w:cstheme="minorBidi"/>
            <w:szCs w:val="25"/>
            <w:lang w:bidi="th-TH"/>
          </w:rPr>
          <w:t>can be represent differently in each enterprise.</w:t>
        </w:r>
      </w:ins>
      <w:ins w:id="267" w:author="SemiA Petnathean" w:date="2020-09-14T05:40:00Z">
        <w:r w:rsidR="002E7F0D">
          <w:rPr>
            <w:rFonts w:cstheme="minorBidi"/>
            <w:szCs w:val="25"/>
            <w:lang w:bidi="th-TH"/>
          </w:rPr>
          <w:t xml:space="preserve"> This a</w:t>
        </w:r>
      </w:ins>
      <w:ins w:id="268"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69" w:author="SemiA Petnathean" w:date="2020-09-14T05:42:00Z">
        <w:r w:rsidR="002E7F0D">
          <w:rPr>
            <w:rFonts w:cstheme="minorBidi"/>
            <w:szCs w:val="25"/>
            <w:lang w:bidi="th-TH"/>
          </w:rPr>
          <w:t xml:space="preserve"> must use the same identification to identify the same patient.</w:t>
        </w:r>
      </w:ins>
      <w:ins w:id="270" w:author="SemiA Petnathean" w:date="2020-09-14T05:43:00Z">
        <w:r w:rsidR="00292F74">
          <w:rPr>
            <w:rFonts w:cstheme="minorBidi"/>
            <w:szCs w:val="25"/>
            <w:lang w:bidi="th-TH"/>
          </w:rPr>
          <w:t xml:space="preserve"> With these XDS Actor and transaction</w:t>
        </w:r>
      </w:ins>
      <w:ins w:id="271" w:author="SemiA Petnathean" w:date="2020-09-14T05:44:00Z">
        <w:r w:rsidR="00292F74">
          <w:rPr>
            <w:rFonts w:cstheme="minorBidi"/>
            <w:szCs w:val="25"/>
            <w:lang w:bidi="th-TH"/>
          </w:rPr>
          <w:t xml:space="preserve"> </w:t>
        </w:r>
      </w:ins>
      <w:ins w:id="272" w:author="SemiA Petnathean" w:date="2020-09-14T05:43:00Z">
        <w:r w:rsidR="00292F74">
          <w:rPr>
            <w:rFonts w:cstheme="minorBidi"/>
            <w:szCs w:val="25"/>
            <w:lang w:bidi="th-TH"/>
          </w:rPr>
          <w:t xml:space="preserve">deployed, </w:t>
        </w:r>
      </w:ins>
      <w:ins w:id="273" w:author="SemiA Petnathean" w:date="2020-09-14T05:44:00Z">
        <w:r w:rsidR="00292F74">
          <w:rPr>
            <w:rFonts w:cstheme="minorBidi"/>
            <w:szCs w:val="25"/>
            <w:lang w:bidi="th-TH"/>
          </w:rPr>
          <w:t>it ensures that all enterprise within XDS Affinity Domain can achieve health document sharing with each other</w:t>
        </w:r>
      </w:ins>
      <w:ins w:id="274" w:author="SemiA Petnathean" w:date="2020-09-14T05:45:00Z">
        <w:r w:rsidR="00292F74">
          <w:rPr>
            <w:rFonts w:cstheme="minorBidi"/>
            <w:szCs w:val="25"/>
            <w:lang w:bidi="th-TH"/>
          </w:rPr>
          <w:t>.</w:t>
        </w:r>
      </w:ins>
      <w:ins w:id="275" w:author="PCep" w:date="2020-09-11T14:15:00Z">
        <w:del w:id="276"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77" w:author="SemiA Petnathean" w:date="2020-09-14T05:28:00Z"/>
          <w:rFonts w:cstheme="minorBidi"/>
          <w:szCs w:val="25"/>
          <w:lang w:bidi="th-TH"/>
        </w:rPr>
        <w:pPrChange w:id="278" w:author="SemiA Petnathean" w:date="2020-09-14T05:46:00Z">
          <w:pPr>
            <w:jc w:val="both"/>
          </w:pPr>
        </w:pPrChange>
      </w:pPr>
    </w:p>
    <w:p w14:paraId="037C1873" w14:textId="28F3BDF9" w:rsidR="00E238BB" w:rsidRDefault="00E238BB">
      <w:pPr>
        <w:ind w:firstLine="284"/>
        <w:jc w:val="both"/>
        <w:pPrChange w:id="279"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80" w:author="SemiA Petnathean" w:date="2020-09-14T05:28:00Z"/>
          <w:color w:val="auto"/>
        </w:rPr>
      </w:pPr>
      <w:bookmarkStart w:id="281" w:name="_Ref50397485"/>
      <w:del w:id="282" w:author="SemiA Petnathean" w:date="2020-09-14T05:28:00Z">
        <w:r w:rsidRPr="00AC43BC" w:rsidDel="00D04BCA">
          <w:rPr>
            <w:color w:val="auto"/>
          </w:rPr>
          <w:delText xml:space="preserve">Figure </w:delText>
        </w:r>
        <w:r w:rsidRPr="00AC43BC" w:rsidDel="00D04BCA">
          <w:rPr>
            <w:i w:val="0"/>
            <w:iCs w:val="0"/>
          </w:rPr>
          <w:fldChar w:fldCharType="begin"/>
        </w:r>
        <w:r w:rsidRPr="00AC43BC" w:rsidDel="00D04BCA">
          <w:rPr>
            <w:color w:val="auto"/>
          </w:rPr>
          <w:delInstrText xml:space="preserve"> SEQ Figure \* ARABIC </w:delInstrText>
        </w:r>
        <w:r w:rsidRPr="00AC43BC" w:rsidDel="00D04BCA">
          <w:rPr>
            <w:i w:val="0"/>
            <w:iCs w:val="0"/>
          </w:rPr>
          <w:fldChar w:fldCharType="separate"/>
        </w:r>
        <w:r w:rsidR="00EB4202" w:rsidDel="00D04BCA">
          <w:rPr>
            <w:noProof/>
            <w:color w:val="auto"/>
          </w:rPr>
          <w:delText>1</w:delText>
        </w:r>
        <w:r w:rsidRPr="00AC43BC" w:rsidDel="00D04BCA">
          <w:rPr>
            <w:i w:val="0"/>
            <w:iCs w:val="0"/>
          </w:rPr>
          <w:fldChar w:fldCharType="end"/>
        </w:r>
        <w:bookmarkEnd w:id="281"/>
        <w:r w:rsidRPr="00AC43BC" w:rsidDel="00D04BCA">
          <w:rPr>
            <w:color w:val="auto"/>
          </w:rPr>
          <w:delText xml:space="preserve"> Cross-Enterprise Document Sharing – b (XDS.b)</w:delText>
        </w:r>
        <w:r w:rsidR="00042AB2" w:rsidDel="00D04BCA">
          <w:rPr>
            <w:color w:val="auto"/>
          </w:rPr>
          <w:delText xml:space="preserve"> </w:delText>
        </w:r>
        <w:r w:rsidR="00042AB2" w:rsidDel="00D04BCA">
          <w:rPr>
            <w:i w:val="0"/>
            <w:iCs w:val="0"/>
          </w:rPr>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rPr>
            <w:i w:val="0"/>
            <w:iCs w:val="0"/>
          </w:rPr>
          <w:fldChar w:fldCharType="separate"/>
        </w:r>
        <w:r w:rsidR="00042AB2" w:rsidRPr="00042AB2" w:rsidDel="00D04BCA">
          <w:rPr>
            <w:i w:val="0"/>
            <w:noProof/>
            <w:color w:val="auto"/>
          </w:rPr>
          <w:delText>[27]</w:delText>
        </w:r>
        <w:r w:rsidR="00042AB2" w:rsidDel="00D04BCA">
          <w:rPr>
            <w:i w:val="0"/>
            <w:iCs w:val="0"/>
          </w:rPr>
          <w:fldChar w:fldCharType="end"/>
        </w:r>
      </w:del>
    </w:p>
    <w:p w14:paraId="7CFB451E" w14:textId="3544E724" w:rsidR="00C54F4D" w:rsidRPr="005B520E" w:rsidRDefault="00C54F4D" w:rsidP="00C54F4D">
      <w:pPr>
        <w:pStyle w:val="Heading2"/>
        <w:jc w:val="both"/>
      </w:pPr>
      <w:r>
        <w:t>Blockchain Technology</w:t>
      </w:r>
      <w:ins w:id="283" w:author="SemiA Petnathean" w:date="2020-09-13T17:20:00Z">
        <w:r w:rsidR="001B7AC4">
          <w:t xml:space="preserve"> </w:t>
        </w:r>
        <w:r w:rsidR="001B7AC4" w:rsidRPr="009B61D8">
          <w:rPr>
            <w:rFonts w:cstheme="minorBidi" w:hint="cs"/>
            <w:color w:val="FF0000"/>
            <w:szCs w:val="25"/>
            <w:cs/>
            <w:lang w:bidi="th-TH"/>
          </w:rPr>
          <w:t xml:space="preserve">ยังไม่มี </w:t>
        </w:r>
        <w:r w:rsidR="001B7AC4" w:rsidRPr="009B61D8">
          <w:rPr>
            <w:rFonts w:cstheme="minorBidi"/>
            <w:color w:val="FF0000"/>
            <w:szCs w:val="25"/>
            <w:lang w:bidi="th-TH"/>
          </w:rPr>
          <w:t>Ref.</w:t>
        </w:r>
        <w:r w:rsidR="001B7AC4">
          <w:rPr>
            <w:rFonts w:cstheme="minorBidi" w:hint="cs"/>
            <w:color w:val="FF0000"/>
            <w:szCs w:val="25"/>
            <w:cs/>
            <w:lang w:bidi="th-TH"/>
          </w:rPr>
          <w:t xml:space="preserve"> กับหาจุดขึ้นพารากราฟใหม่ ยาวเกิน แล้วมีรูปด้วยก็ดี ช่วยคนอ่านนึกภาพเปรียบเทียบหน่อย </w:t>
        </w:r>
        <w:r w:rsidR="001B7AC4">
          <w:rPr>
            <w:rFonts w:cstheme="minorBidi"/>
            <w:color w:val="FF0000"/>
            <w:szCs w:val="25"/>
            <w:lang w:bidi="th-TH"/>
          </w:rPr>
          <w:t>(</w:t>
        </w:r>
        <w:r w:rsidR="001B7AC4">
          <w:rPr>
            <w:rFonts w:cstheme="minorBidi" w:hint="cs"/>
            <w:color w:val="FF0000"/>
            <w:szCs w:val="25"/>
            <w:cs/>
            <w:lang w:bidi="th-TH"/>
          </w:rPr>
          <w:t>ข้ออืนด้วย โดยเฉพาะตรงอธิบายยาวๆ นึกภาพตามลำบาก</w:t>
        </w:r>
        <w:r w:rsidR="001B7AC4">
          <w:rPr>
            <w:rFonts w:cstheme="minorBidi"/>
            <w:color w:val="FF0000"/>
            <w:szCs w:val="25"/>
            <w:lang w:bidi="th-TH"/>
          </w:rPr>
          <w:t>)</w:t>
        </w:r>
      </w:ins>
    </w:p>
    <w:p w14:paraId="3117B000" w14:textId="3AD58F99" w:rsidR="00241DE8" w:rsidDel="007C1DCF" w:rsidRDefault="00241DE8" w:rsidP="00C54F4D">
      <w:pPr>
        <w:pStyle w:val="BodyText"/>
        <w:rPr>
          <w:ins w:id="284" w:author="PCep" w:date="2020-09-11T14:12:00Z"/>
          <w:del w:id="285" w:author="SemiA Petnathean" w:date="2020-09-13T15:57:00Z"/>
          <w:rFonts w:cstheme="minorBidi"/>
          <w:szCs w:val="25"/>
          <w:lang w:val="en-US" w:bidi="th-TH"/>
        </w:rPr>
      </w:pPr>
      <w:moveToRangeStart w:id="286" w:author="PCep" w:date="2020-09-11T14:13:00Z" w:name="move50725997"/>
      <w:moveTo w:id="287" w:author="PCep" w:date="2020-09-11T14:13:00Z">
        <w:del w:id="288"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86"/>
    </w:p>
    <w:p w14:paraId="4C9E0D31" w14:textId="29BC1FAB"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 xml:space="preserve">These cryptographical technic included the one that form ‘Block’ and another one that form ‘Chain’. In Blockchain, those data being published are small fragment of </w:t>
      </w:r>
      <w:r>
        <w:rPr>
          <w:rFonts w:cstheme="minorBidi"/>
          <w:szCs w:val="25"/>
          <w:lang w:val="en-US" w:bidi="th-TH"/>
        </w:rPr>
        <w:t>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lastRenderedPageBreak/>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spellStart"/>
      <w:r w:rsidR="00CC39E0" w:rsidRPr="002D6233">
        <w:rPr>
          <w:color w:val="000000" w:themeColor="text1"/>
          <w:lang w:val="en-US"/>
        </w:rPr>
        <w:t>Smartcontract</w:t>
      </w:r>
      <w:proofErr w:type="spellEnd"/>
      <w:r w:rsidR="00CC39E0" w:rsidRPr="002D6233">
        <w:rPr>
          <w:color w:val="000000" w:themeColor="text1"/>
          <w:lang w:val="en-US"/>
        </w:rPr>
        <w:t xml:space="preserve">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289"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proofErr w:type="gramStart"/>
      <w:r w:rsidRPr="000410E8">
        <w:rPr>
          <w:lang w:val="en-US"/>
        </w:rPr>
        <w:t>Mr.Bob</w:t>
      </w:r>
      <w:proofErr w:type="spellEnd"/>
      <w:proofErr w:type="gramEnd"/>
      <w:r w:rsidRPr="000410E8">
        <w:rPr>
          <w:lang w:val="en-US"/>
        </w:rPr>
        <w:t xml:space="preserve">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cs/>
          <w:lang w:val="en-US"/>
        </w:rPr>
      </w:pPr>
      <w:ins w:id="290" w:author="SemiA Petnathean" w:date="2020-09-14T06:01:00Z">
        <w:r>
          <w:rPr>
            <w:lang w:val="en-US"/>
          </w:rPr>
          <w:t>D</w:t>
        </w:r>
      </w:ins>
      <w:moveToRangeStart w:id="291" w:author="SemiA Petnathean" w:date="2020-09-13T18:17:00Z" w:name="move50913490"/>
      <w:moveTo w:id="292" w:author="SemiA Petnathean" w:date="2020-09-13T18:17:00Z">
        <w:del w:id="293" w:author="SemiA Petnathean" w:date="2020-09-14T05:49:00Z">
          <w:r w:rsidR="00F20C4C" w:rsidRPr="007145FC" w:rsidDel="008F46D2">
            <w:rPr>
              <w:rFonts w:cstheme="minorBidi"/>
              <w:szCs w:val="25"/>
              <w:lang w:val="en-US" w:bidi="th-TH"/>
              <w:rPrChange w:id="294"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295" w:author="SemiA Petnathean" w:date="2020-09-14T05:50:00Z">
              <w:rPr>
                <w:rFonts w:cstheme="minorBidi"/>
                <w:color w:val="FF0000"/>
                <w:szCs w:val="25"/>
                <w:lang w:val="en-US" w:bidi="th-TH"/>
              </w:rPr>
            </w:rPrChange>
          </w:rPr>
          <w:t>ue to unique nature of healthcare environment that emphasize on confidentiality of data</w:t>
        </w:r>
      </w:moveTo>
      <w:ins w:id="296" w:author="SemiA Petnathean" w:date="2020-09-14T06:01:00Z">
        <w:r>
          <w:rPr>
            <w:rFonts w:cstheme="minorBidi"/>
            <w:szCs w:val="25"/>
            <w:lang w:val="en-US" w:bidi="th-TH"/>
          </w:rPr>
          <w:t>, this</w:t>
        </w:r>
      </w:ins>
      <w:moveTo w:id="297" w:author="SemiA Petnathean" w:date="2020-09-13T18:17:00Z">
        <w:r w:rsidR="00F20C4C" w:rsidRPr="007145FC">
          <w:rPr>
            <w:rFonts w:cstheme="minorBidi"/>
            <w:szCs w:val="25"/>
            <w:lang w:val="en-US" w:bidi="th-TH"/>
            <w:rPrChange w:id="298" w:author="SemiA Petnathean" w:date="2020-09-14T05:50:00Z">
              <w:rPr>
                <w:rFonts w:cstheme="minorBidi"/>
                <w:color w:val="FF0000"/>
                <w:szCs w:val="25"/>
                <w:lang w:val="en-US" w:bidi="th-TH"/>
              </w:rPr>
            </w:rPrChange>
          </w:rPr>
          <w:t xml:space="preserve"> cause limit in implementation of the technology</w:t>
        </w:r>
      </w:moveTo>
      <w:ins w:id="299" w:author="SemiA Petnathean" w:date="2020-09-14T06:02:00Z">
        <w:r w:rsidR="00DB5907">
          <w:rPr>
            <w:rFonts w:cstheme="minorBidi"/>
            <w:szCs w:val="25"/>
            <w:lang w:val="en-US" w:bidi="th-TH"/>
          </w:rPr>
          <w:t xml:space="preserve"> in the environment</w:t>
        </w:r>
      </w:ins>
      <w:moveTo w:id="300" w:author="SemiA Petnathean" w:date="2020-09-13T18:17:00Z">
        <w:r w:rsidR="00F20C4C" w:rsidRPr="007145FC">
          <w:rPr>
            <w:rFonts w:cstheme="minorBidi"/>
            <w:szCs w:val="25"/>
            <w:lang w:val="en-US" w:bidi="th-TH"/>
            <w:rPrChange w:id="301"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02"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03"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04"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05"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06"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07" w:author="SemiA Petnathean" w:date="2020-09-14T05:50:00Z">
              <w:rPr>
                <w:rFonts w:cstheme="minorBidi"/>
                <w:color w:val="FF0000"/>
                <w:szCs w:val="25"/>
                <w:lang w:val="en-US" w:bidi="th-TH"/>
              </w:rPr>
            </w:rPrChange>
          </w:rPr>
          <w:t>.</w:t>
        </w:r>
      </w:moveTo>
      <w:moveToRangeEnd w:id="291"/>
      <w:ins w:id="308" w:author="SemiA Petnathean" w:date="2020-09-14T05:51:00Z">
        <w:r w:rsidR="000945DC">
          <w:rPr>
            <w:rFonts w:cstheme="minorBidi"/>
            <w:szCs w:val="25"/>
            <w:lang w:val="en-US" w:bidi="th-TH"/>
          </w:rPr>
          <w:t xml:space="preserve"> </w:t>
        </w:r>
      </w:ins>
      <w:ins w:id="309"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 its purpose as central hub for health document exchange between different enterprises. This make the profile best 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10" w:author="SemiA Petnathean" w:date="2020-09-14T05:28:00Z">
        <w:r w:rsidR="00D04BCA">
          <w:rPr>
            <w:noProof/>
            <w:color w:val="000000" w:themeColor="text1"/>
          </w:rPr>
          <w:t>3</w:t>
        </w:r>
      </w:ins>
      <w:del w:id="311"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12"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13"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w:t>
      </w:r>
      <w:r w:rsidR="00660B6F">
        <w:rPr>
          <w:rFonts w:cstheme="minorBidi"/>
          <w:szCs w:val="25"/>
          <w:lang w:val="en-US" w:bidi="th-TH"/>
        </w:rPr>
        <w:lastRenderedPageBreak/>
        <w:t>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14" w:author="PCep" w:date="2020-09-11T14:16:00Z">
        <w:del w:id="315"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16"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proofErr w:type="spellStart"/>
      <w:r w:rsidR="00E440F8">
        <w:t>Smartcontract</w:t>
      </w:r>
      <w:proofErr w:type="spellEnd"/>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ins w:id="317" w:author="SemiA Petnathean" w:date="2020-09-13T17:15:00Z">
        <w:r w:rsidR="00555242">
          <w:t xml:space="preserve"> For summarize, data content that going to be published into Blockchain is META-data attributes of available health document which specified information essential for health information sharing software complied </w:t>
        </w:r>
        <w:r w:rsidR="00555242">
          <w:t xml:space="preserve">with IHE </w:t>
        </w:r>
        <w:proofErr w:type="spellStart"/>
        <w:r w:rsidR="00555242">
          <w:t>XDS.b</w:t>
        </w:r>
        <w:proofErr w:type="spellEnd"/>
        <w:r w:rsidR="00555242">
          <w:t xml:space="preserve"> Profile to discover and retrieve document in other enterprise.</w:t>
        </w:r>
      </w:ins>
      <w:r w:rsidR="002F47EE">
        <w:t xml:space="preserve"> </w:t>
      </w:r>
      <w:ins w:id="318"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19" w:author="PCep" w:date="2020-09-11T14:17:00Z"/>
          <w:rFonts w:cs="Angsana New"/>
          <w:szCs w:val="25"/>
          <w:lang w:bidi="th-TH"/>
        </w:rPr>
      </w:pPr>
      <w:ins w:id="320"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proofErr w:type="spellStart"/>
      <w:r>
        <w:t>Smartcontract</w:t>
      </w:r>
      <w:proofErr w:type="spellEnd"/>
      <w:r>
        <w:t xml:space="preserve">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proofErr w:type="spellStart"/>
      <w:r w:rsidR="002B5E54">
        <w:t>S</w:t>
      </w:r>
      <w:r>
        <w:t>martcontract</w:t>
      </w:r>
      <w:proofErr w:type="spellEnd"/>
      <w:r>
        <w:t xml:space="preserve">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w:t>
      </w:r>
      <w:proofErr w:type="spellStart"/>
      <w:r w:rsidR="00136090" w:rsidRPr="00136090">
        <w:rPr>
          <w:bCs/>
          <w:lang w:val="en-US"/>
        </w:rPr>
        <w:t>XDS.b</w:t>
      </w:r>
      <w:proofErr w:type="spellEnd"/>
      <w:r w:rsidR="00136090" w:rsidRPr="00136090">
        <w:rPr>
          <w:bCs/>
          <w:lang w:val="en-US"/>
        </w:rPr>
        <w:t xml:space="preserve">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w:t>
      </w:r>
      <w:proofErr w:type="spellStart"/>
      <w:r w:rsidR="00BC3FBF">
        <w:rPr>
          <w:bCs/>
          <w:lang w:val="en-US"/>
        </w:rPr>
        <w:t>XDS.b</w:t>
      </w:r>
      <w:proofErr w:type="spellEnd"/>
      <w:r w:rsidR="00BC3FBF">
        <w:rPr>
          <w:bCs/>
          <w:lang w:val="en-US"/>
        </w:rPr>
        <w:t xml:space="preserve">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w:t>
      </w:r>
      <w:r w:rsidRPr="00136090">
        <w:rPr>
          <w:lang w:val="en-US"/>
        </w:rPr>
        <w:lastRenderedPageBreak/>
        <w:t xml:space="preserve">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21"/>
      <w:r w:rsidR="00225F49">
        <w:rPr>
          <w:lang w:val="en-US"/>
        </w:rPr>
        <w:t>algorithm</w:t>
      </w:r>
      <w:commentRangeEnd w:id="321"/>
      <w:r w:rsidR="000500E9">
        <w:rPr>
          <w:rStyle w:val="CommentReference"/>
          <w:spacing w:val="0"/>
          <w:lang w:val="en-US" w:eastAsia="en-US"/>
        </w:rPr>
        <w:commentReference w:id="321"/>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22"/>
      <w:r w:rsidR="00EC27D7" w:rsidRPr="006D26A7">
        <w:rPr>
          <w:color w:val="7030A0"/>
          <w:lang w:val="en-US"/>
        </w:rPr>
        <w:t>However, there still several challenges about privacy of patient information that may need to be addressed depend on the organization adopting this concept.</w:t>
      </w:r>
      <w:commentRangeEnd w:id="322"/>
      <w:r w:rsidR="00D235CF" w:rsidRPr="00815ACF">
        <w:rPr>
          <w:rStyle w:val="CommentReference"/>
          <w:color w:val="7030A0"/>
          <w:spacing w:val="0"/>
          <w:lang w:val="en-US" w:eastAsia="en-US"/>
        </w:rPr>
        <w:commentReference w:id="322"/>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bookmarkStart w:id="323" w:name="_GoBack"/>
      <w:bookmarkEnd w:id="323"/>
    </w:p>
    <w:p w14:paraId="4AB948D8" w14:textId="1B170021" w:rsidR="00042AB2" w:rsidRPr="00861323" w:rsidRDefault="00A578E5" w:rsidP="00861323">
      <w:pPr>
        <w:pStyle w:val="references"/>
        <w:tabs>
          <w:tab w:val="num" w:pos="360"/>
        </w:tabs>
        <w:ind w:left="354" w:hanging="354"/>
        <w:rPr>
          <w:rPrChange w:id="324" w:author="Assadarat Khurat" w:date="2020-09-15T12:04:00Z">
            <w:rPr>
              <w:noProof/>
              <w:sz w:val="16"/>
              <w:szCs w:val="24"/>
            </w:rPr>
          </w:rPrChange>
        </w:rPr>
        <w:pPrChange w:id="325" w:author="Assadarat Khurat" w:date="2020-09-15T12:04:00Z">
          <w:pPr>
            <w:widowControl w:val="0"/>
            <w:autoSpaceDE w:val="0"/>
            <w:autoSpaceDN w:val="0"/>
            <w:adjustRightInd w:val="0"/>
            <w:ind w:left="640" w:hanging="640"/>
          </w:pPr>
        </w:pPrChange>
      </w:pPr>
      <w:r w:rsidRPr="007035BE">
        <w:rPr>
          <w:rFonts w:eastAsiaTheme="minorHAnsi"/>
          <w:noProof w:val="0"/>
          <w:color w:val="FF0000"/>
        </w:rPr>
        <w:fldChar w:fldCharType="begin" w:fldLock="1"/>
      </w:r>
      <w:r w:rsidRPr="007035BE">
        <w:rPr>
          <w:color w:val="FF0000"/>
        </w:rPr>
        <w:instrText xml:space="preserve">ADDIN Mendeley Bibliography CSL_BIBLIOGRAPHY </w:instrText>
      </w:r>
      <w:r w:rsidRPr="007035BE">
        <w:rPr>
          <w:rFonts w:eastAsiaTheme="minorHAnsi"/>
          <w:noProof w:val="0"/>
          <w:color w:val="FF0000"/>
        </w:rPr>
        <w:fldChar w:fldCharType="separate"/>
      </w:r>
      <w:r w:rsidR="00042AB2" w:rsidRPr="00042AB2">
        <w:rPr>
          <w:szCs w:val="24"/>
        </w:rPr>
        <w:t>[1]</w:t>
      </w:r>
      <w:r w:rsidR="00042AB2" w:rsidRPr="00861323">
        <w:rPr>
          <w:rPrChange w:id="326" w:author="Assadarat Khurat" w:date="2020-09-15T12:04:00Z">
            <w:rPr>
              <w:noProof/>
              <w:sz w:val="16"/>
              <w:szCs w:val="24"/>
            </w:rPr>
          </w:rPrChange>
        </w:rPr>
        <w:tab/>
        <w:t xml:space="preserve">B. Meskó, Z. Drobni, É. Bényei, B. Gergely, and Z. Győrffy, “Digital health is a cultural transformation of traditional healthcare,” </w:t>
      </w:r>
      <w:r w:rsidR="00042AB2" w:rsidRPr="00861323">
        <w:rPr>
          <w:rPrChange w:id="327" w:author="Assadarat Khurat" w:date="2020-09-15T12:04:00Z">
            <w:rPr>
              <w:i/>
              <w:iCs/>
              <w:noProof/>
              <w:sz w:val="16"/>
              <w:szCs w:val="24"/>
            </w:rPr>
          </w:rPrChange>
        </w:rPr>
        <w:t>mHealth</w:t>
      </w:r>
      <w:r w:rsidR="00042AB2" w:rsidRPr="00861323">
        <w:rPr>
          <w:rPrChange w:id="328" w:author="Assadarat Khurat" w:date="2020-09-15T12:04:00Z">
            <w:rPr>
              <w:noProof/>
              <w:sz w:val="16"/>
              <w:szCs w:val="24"/>
            </w:rPr>
          </w:rPrChange>
        </w:rPr>
        <w:t>, vol. 3, pp. 38–38, 2017, doi: 10.21037/mhealth.2017.08.07.</w:t>
      </w:r>
    </w:p>
    <w:p w14:paraId="412C50F3" w14:textId="77777777" w:rsidR="00042AB2" w:rsidRPr="00861323" w:rsidRDefault="00042AB2" w:rsidP="00861323">
      <w:pPr>
        <w:pStyle w:val="references"/>
        <w:tabs>
          <w:tab w:val="num" w:pos="360"/>
        </w:tabs>
        <w:ind w:left="354" w:hanging="354"/>
        <w:rPr>
          <w:rPrChange w:id="329" w:author="Assadarat Khurat" w:date="2020-09-15T12:04:00Z">
            <w:rPr>
              <w:noProof/>
              <w:sz w:val="16"/>
              <w:szCs w:val="24"/>
            </w:rPr>
          </w:rPrChange>
        </w:rPr>
        <w:pPrChange w:id="330" w:author="Assadarat Khurat" w:date="2020-09-15T12:04:00Z">
          <w:pPr>
            <w:widowControl w:val="0"/>
            <w:autoSpaceDE w:val="0"/>
            <w:autoSpaceDN w:val="0"/>
            <w:adjustRightInd w:val="0"/>
            <w:ind w:left="640" w:hanging="640"/>
          </w:pPr>
        </w:pPrChange>
      </w:pPr>
      <w:r w:rsidRPr="00861323">
        <w:rPr>
          <w:rPrChange w:id="331" w:author="Assadarat Khurat" w:date="2020-09-15T12:04:00Z">
            <w:rPr>
              <w:noProof/>
              <w:sz w:val="16"/>
              <w:szCs w:val="24"/>
            </w:rPr>
          </w:rPrChange>
        </w:rPr>
        <w:t>[2]</w:t>
      </w:r>
      <w:r w:rsidRPr="00861323">
        <w:rPr>
          <w:rPrChange w:id="332" w:author="Assadarat Khurat" w:date="2020-09-15T12:04:00Z">
            <w:rPr>
              <w:noProof/>
              <w:sz w:val="16"/>
              <w:szCs w:val="24"/>
            </w:rPr>
          </w:rPrChange>
        </w:rPr>
        <w:tab/>
        <w:t>Practice Fusion, “Benefits of Switching to an Electronic Health Record (EHR).” https://www.practicefusion.com/health-informatics-practical-guide-page-1/ (accessed Sep. 22, 2018).</w:t>
      </w:r>
    </w:p>
    <w:p w14:paraId="5C2A42E2" w14:textId="77777777" w:rsidR="00042AB2" w:rsidRPr="00861323" w:rsidRDefault="00042AB2" w:rsidP="00861323">
      <w:pPr>
        <w:pStyle w:val="references"/>
        <w:tabs>
          <w:tab w:val="num" w:pos="360"/>
        </w:tabs>
        <w:ind w:left="354" w:hanging="354"/>
        <w:rPr>
          <w:rPrChange w:id="333" w:author="Assadarat Khurat" w:date="2020-09-15T12:04:00Z">
            <w:rPr>
              <w:noProof/>
              <w:sz w:val="16"/>
              <w:szCs w:val="24"/>
            </w:rPr>
          </w:rPrChange>
        </w:rPr>
        <w:pPrChange w:id="334" w:author="Assadarat Khurat" w:date="2020-09-15T12:04:00Z">
          <w:pPr>
            <w:widowControl w:val="0"/>
            <w:autoSpaceDE w:val="0"/>
            <w:autoSpaceDN w:val="0"/>
            <w:adjustRightInd w:val="0"/>
            <w:ind w:left="640" w:hanging="640"/>
          </w:pPr>
        </w:pPrChange>
      </w:pPr>
      <w:r w:rsidRPr="00861323">
        <w:rPr>
          <w:rPrChange w:id="335" w:author="Assadarat Khurat" w:date="2020-09-15T12:04:00Z">
            <w:rPr>
              <w:noProof/>
              <w:sz w:val="16"/>
              <w:szCs w:val="24"/>
            </w:rPr>
          </w:rPrChange>
        </w:rPr>
        <w:t>[3]</w:t>
      </w:r>
      <w:r w:rsidRPr="00861323">
        <w:rPr>
          <w:rPrChange w:id="336" w:author="Assadarat Khurat" w:date="2020-09-15T12:04:00Z">
            <w:rPr>
              <w:noProof/>
              <w:sz w:val="16"/>
              <w:szCs w:val="24"/>
            </w:rPr>
          </w:rPrChange>
        </w:rPr>
        <w:tab/>
        <w:t xml:space="preserve">G. Bullhound, </w:t>
      </w:r>
      <w:r w:rsidRPr="00861323">
        <w:rPr>
          <w:rPrChange w:id="337" w:author="Assadarat Khurat" w:date="2020-09-15T12:04:00Z">
            <w:rPr>
              <w:i/>
              <w:iCs/>
              <w:noProof/>
              <w:sz w:val="16"/>
              <w:szCs w:val="24"/>
            </w:rPr>
          </w:rPrChange>
        </w:rPr>
        <w:t>Digital healthcare</w:t>
      </w:r>
      <w:r w:rsidRPr="00861323">
        <w:rPr>
          <w:rPrChange w:id="338" w:author="Assadarat Khurat" w:date="2020-09-15T12:04:00Z">
            <w:rPr>
              <w:noProof/>
              <w:sz w:val="16"/>
              <w:szCs w:val="24"/>
            </w:rPr>
          </w:rPrChange>
        </w:rPr>
        <w:t>, no. November. 2015.</w:t>
      </w:r>
    </w:p>
    <w:p w14:paraId="5C54B250" w14:textId="77777777" w:rsidR="00042AB2" w:rsidRPr="00861323" w:rsidRDefault="00042AB2" w:rsidP="00861323">
      <w:pPr>
        <w:pStyle w:val="references"/>
        <w:tabs>
          <w:tab w:val="num" w:pos="360"/>
        </w:tabs>
        <w:ind w:left="354" w:hanging="354"/>
        <w:rPr>
          <w:rPrChange w:id="339" w:author="Assadarat Khurat" w:date="2020-09-15T12:04:00Z">
            <w:rPr>
              <w:noProof/>
              <w:sz w:val="16"/>
              <w:szCs w:val="24"/>
            </w:rPr>
          </w:rPrChange>
        </w:rPr>
        <w:pPrChange w:id="340" w:author="Assadarat Khurat" w:date="2020-09-15T12:04:00Z">
          <w:pPr>
            <w:widowControl w:val="0"/>
            <w:autoSpaceDE w:val="0"/>
            <w:autoSpaceDN w:val="0"/>
            <w:adjustRightInd w:val="0"/>
            <w:ind w:left="640" w:hanging="640"/>
          </w:pPr>
        </w:pPrChange>
      </w:pPr>
      <w:r w:rsidRPr="00861323">
        <w:rPr>
          <w:rPrChange w:id="341" w:author="Assadarat Khurat" w:date="2020-09-15T12:04:00Z">
            <w:rPr>
              <w:noProof/>
              <w:sz w:val="16"/>
              <w:szCs w:val="24"/>
            </w:rPr>
          </w:rPrChange>
        </w:rPr>
        <w:t>[4]</w:t>
      </w:r>
      <w:r w:rsidRPr="00861323">
        <w:rPr>
          <w:rPrChange w:id="342" w:author="Assadarat Khurat" w:date="2020-09-15T12:04:00Z">
            <w:rPr>
              <w:noProof/>
              <w:sz w:val="16"/>
              <w:szCs w:val="24"/>
            </w:rPr>
          </w:rPrChange>
        </w:rPr>
        <w:tab/>
        <w:t xml:space="preserve">A. Marcelo, D. Medeiros, K. Ramesh, S. Roth, and P. Wyatt, “Transforming Health Systems Through Good Digital Health Governance,” </w:t>
      </w:r>
      <w:r w:rsidRPr="00861323">
        <w:rPr>
          <w:rPrChange w:id="343" w:author="Assadarat Khurat" w:date="2020-09-15T12:04:00Z">
            <w:rPr>
              <w:i/>
              <w:iCs/>
              <w:noProof/>
              <w:sz w:val="16"/>
              <w:szCs w:val="24"/>
            </w:rPr>
          </w:rPrChange>
        </w:rPr>
        <w:t>adb Sustain. Dev. Work. Pap. Ser.</w:t>
      </w:r>
      <w:r w:rsidRPr="00861323">
        <w:rPr>
          <w:rPrChange w:id="344" w:author="Assadarat Khurat" w:date="2020-09-15T12:04:00Z">
            <w:rPr>
              <w:noProof/>
              <w:sz w:val="16"/>
              <w:szCs w:val="24"/>
            </w:rPr>
          </w:rPrChange>
        </w:rPr>
        <w:t>, no. 51, pp. 1–15, 2018.</w:t>
      </w:r>
    </w:p>
    <w:p w14:paraId="38499B94" w14:textId="77777777" w:rsidR="00042AB2" w:rsidRPr="00861323" w:rsidRDefault="00042AB2" w:rsidP="00861323">
      <w:pPr>
        <w:pStyle w:val="references"/>
        <w:tabs>
          <w:tab w:val="num" w:pos="360"/>
        </w:tabs>
        <w:ind w:left="354" w:hanging="354"/>
        <w:rPr>
          <w:rPrChange w:id="345" w:author="Assadarat Khurat" w:date="2020-09-15T12:04:00Z">
            <w:rPr>
              <w:noProof/>
              <w:sz w:val="16"/>
              <w:szCs w:val="24"/>
            </w:rPr>
          </w:rPrChange>
        </w:rPr>
        <w:pPrChange w:id="346" w:author="Assadarat Khurat" w:date="2020-09-15T12:04:00Z">
          <w:pPr>
            <w:widowControl w:val="0"/>
            <w:autoSpaceDE w:val="0"/>
            <w:autoSpaceDN w:val="0"/>
            <w:adjustRightInd w:val="0"/>
            <w:ind w:left="640" w:hanging="640"/>
          </w:pPr>
        </w:pPrChange>
      </w:pPr>
      <w:r w:rsidRPr="00861323">
        <w:rPr>
          <w:rPrChange w:id="347" w:author="Assadarat Khurat" w:date="2020-09-15T12:04:00Z">
            <w:rPr>
              <w:noProof/>
              <w:sz w:val="16"/>
              <w:szCs w:val="24"/>
            </w:rPr>
          </w:rPrChange>
        </w:rPr>
        <w:t>[5]</w:t>
      </w:r>
      <w:r w:rsidRPr="00861323">
        <w:rPr>
          <w:rPrChange w:id="348" w:author="Assadarat Khurat" w:date="2020-09-15T12:04:00Z">
            <w:rPr>
              <w:noProof/>
              <w:sz w:val="16"/>
              <w:szCs w:val="24"/>
            </w:rPr>
          </w:rPrChange>
        </w:rPr>
        <w:tab/>
        <w:t xml:space="preserve">Cisco, “The Digitization of the Healthcare Industry: Using Technology to Transform Care,” </w:t>
      </w:r>
      <w:r w:rsidRPr="00861323">
        <w:rPr>
          <w:rPrChange w:id="349" w:author="Assadarat Khurat" w:date="2020-09-15T12:04:00Z">
            <w:rPr>
              <w:i/>
              <w:iCs/>
              <w:noProof/>
              <w:sz w:val="16"/>
              <w:szCs w:val="24"/>
            </w:rPr>
          </w:rPrChange>
        </w:rPr>
        <w:t>Cisco</w:t>
      </w:r>
      <w:r w:rsidRPr="00861323">
        <w:rPr>
          <w:rPrChange w:id="350" w:author="Assadarat Khurat" w:date="2020-09-15T12:04:00Z">
            <w:rPr>
              <w:noProof/>
              <w:sz w:val="16"/>
              <w:szCs w:val="24"/>
            </w:rPr>
          </w:rPrChange>
        </w:rPr>
        <w:t>, vol. 1, p. 12, 2017, doi: 10.1057/978-1-349-95173-4.</w:t>
      </w:r>
    </w:p>
    <w:p w14:paraId="7AE2418C" w14:textId="77777777" w:rsidR="00042AB2" w:rsidRPr="00861323" w:rsidRDefault="00042AB2" w:rsidP="00861323">
      <w:pPr>
        <w:pStyle w:val="references"/>
        <w:tabs>
          <w:tab w:val="num" w:pos="360"/>
        </w:tabs>
        <w:ind w:left="354" w:hanging="354"/>
        <w:rPr>
          <w:rPrChange w:id="351" w:author="Assadarat Khurat" w:date="2020-09-15T12:04:00Z">
            <w:rPr>
              <w:noProof/>
              <w:sz w:val="16"/>
              <w:szCs w:val="24"/>
            </w:rPr>
          </w:rPrChange>
        </w:rPr>
        <w:pPrChange w:id="352" w:author="Assadarat Khurat" w:date="2020-09-15T12:04:00Z">
          <w:pPr>
            <w:widowControl w:val="0"/>
            <w:autoSpaceDE w:val="0"/>
            <w:autoSpaceDN w:val="0"/>
            <w:adjustRightInd w:val="0"/>
            <w:ind w:left="640" w:hanging="640"/>
          </w:pPr>
        </w:pPrChange>
      </w:pPr>
      <w:r w:rsidRPr="00861323">
        <w:rPr>
          <w:rPrChange w:id="353" w:author="Assadarat Khurat" w:date="2020-09-15T12:04:00Z">
            <w:rPr>
              <w:noProof/>
              <w:sz w:val="16"/>
              <w:szCs w:val="24"/>
            </w:rPr>
          </w:rPrChange>
        </w:rPr>
        <w:t>[6]</w:t>
      </w:r>
      <w:r w:rsidRPr="00861323">
        <w:rPr>
          <w:rPrChange w:id="354" w:author="Assadarat Khurat" w:date="2020-09-15T12:04:00Z">
            <w:rPr>
              <w:noProof/>
              <w:sz w:val="16"/>
              <w:szCs w:val="24"/>
            </w:rPr>
          </w:rPrChange>
        </w:rPr>
        <w:tab/>
        <w:t>AIMS EDUCATION, “The Impact of Technology on Healthcare.” https://www.aimseducation.edu/blog/the-impact-of-technology-on-healthcare/ (accessed Sep. 22, 2018).</w:t>
      </w:r>
    </w:p>
    <w:p w14:paraId="54F98E52" w14:textId="77777777" w:rsidR="00042AB2" w:rsidRPr="00861323" w:rsidRDefault="00042AB2" w:rsidP="00861323">
      <w:pPr>
        <w:pStyle w:val="references"/>
        <w:tabs>
          <w:tab w:val="num" w:pos="360"/>
        </w:tabs>
        <w:ind w:left="354" w:hanging="354"/>
        <w:rPr>
          <w:rPrChange w:id="355" w:author="Assadarat Khurat" w:date="2020-09-15T12:04:00Z">
            <w:rPr>
              <w:noProof/>
              <w:sz w:val="16"/>
              <w:szCs w:val="24"/>
            </w:rPr>
          </w:rPrChange>
        </w:rPr>
        <w:pPrChange w:id="356" w:author="Assadarat Khurat" w:date="2020-09-15T12:04:00Z">
          <w:pPr>
            <w:widowControl w:val="0"/>
            <w:autoSpaceDE w:val="0"/>
            <w:autoSpaceDN w:val="0"/>
            <w:adjustRightInd w:val="0"/>
            <w:ind w:left="640" w:hanging="640"/>
          </w:pPr>
        </w:pPrChange>
      </w:pPr>
      <w:r w:rsidRPr="00861323">
        <w:rPr>
          <w:rPrChange w:id="357" w:author="Assadarat Khurat" w:date="2020-09-15T12:04:00Z">
            <w:rPr>
              <w:noProof/>
              <w:sz w:val="16"/>
              <w:szCs w:val="24"/>
            </w:rPr>
          </w:rPrChange>
        </w:rPr>
        <w:t>[7]</w:t>
      </w:r>
      <w:r w:rsidRPr="00861323">
        <w:rPr>
          <w:rPrChange w:id="358" w:author="Assadarat Khurat" w:date="2020-09-15T12:04:00Z">
            <w:rPr>
              <w:noProof/>
              <w:sz w:val="16"/>
              <w:szCs w:val="24"/>
            </w:rPr>
          </w:rPrChange>
        </w:rPr>
        <w:tab/>
        <w:t xml:space="preserve">T. Shaw, M. Hines, and C. Kielly, </w:t>
      </w:r>
      <w:r w:rsidRPr="00861323">
        <w:rPr>
          <w:rPrChange w:id="359" w:author="Assadarat Khurat" w:date="2020-09-15T12:04:00Z">
            <w:rPr>
              <w:i/>
              <w:iCs/>
              <w:noProof/>
              <w:sz w:val="16"/>
              <w:szCs w:val="24"/>
            </w:rPr>
          </w:rPrChange>
        </w:rPr>
        <w:t>Impact of Digital Health on the Safety and Quality of Health Care</w:t>
      </w:r>
      <w:r w:rsidRPr="00861323">
        <w:rPr>
          <w:rPrChange w:id="360" w:author="Assadarat Khurat" w:date="2020-09-15T12:04:00Z">
            <w:rPr>
              <w:noProof/>
              <w:sz w:val="16"/>
              <w:szCs w:val="24"/>
            </w:rPr>
          </w:rPrChange>
        </w:rPr>
        <w:t>, vol. 5, no. January. 2000.</w:t>
      </w:r>
    </w:p>
    <w:p w14:paraId="04D5C060" w14:textId="77777777" w:rsidR="00042AB2" w:rsidRPr="00861323" w:rsidRDefault="00042AB2" w:rsidP="00861323">
      <w:pPr>
        <w:pStyle w:val="references"/>
        <w:tabs>
          <w:tab w:val="num" w:pos="360"/>
        </w:tabs>
        <w:ind w:left="354" w:hanging="354"/>
        <w:rPr>
          <w:rPrChange w:id="361" w:author="Assadarat Khurat" w:date="2020-09-15T12:04:00Z">
            <w:rPr>
              <w:noProof/>
              <w:sz w:val="16"/>
              <w:szCs w:val="24"/>
            </w:rPr>
          </w:rPrChange>
        </w:rPr>
        <w:pPrChange w:id="362" w:author="Assadarat Khurat" w:date="2020-09-15T12:04:00Z">
          <w:pPr>
            <w:widowControl w:val="0"/>
            <w:autoSpaceDE w:val="0"/>
            <w:autoSpaceDN w:val="0"/>
            <w:adjustRightInd w:val="0"/>
            <w:ind w:left="640" w:hanging="640"/>
          </w:pPr>
        </w:pPrChange>
      </w:pPr>
      <w:r w:rsidRPr="00861323">
        <w:rPr>
          <w:rPrChange w:id="363" w:author="Assadarat Khurat" w:date="2020-09-15T12:04:00Z">
            <w:rPr>
              <w:noProof/>
              <w:sz w:val="16"/>
              <w:szCs w:val="24"/>
            </w:rPr>
          </w:rPrChange>
        </w:rPr>
        <w:t>[8]</w:t>
      </w:r>
      <w:r w:rsidRPr="00861323">
        <w:rPr>
          <w:rPrChange w:id="364" w:author="Assadarat Khurat" w:date="2020-09-15T12:04:00Z">
            <w:rPr>
              <w:noProof/>
              <w:sz w:val="16"/>
              <w:szCs w:val="24"/>
            </w:rPr>
          </w:rPrChange>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861323" w:rsidRDefault="00042AB2" w:rsidP="00861323">
      <w:pPr>
        <w:pStyle w:val="references"/>
        <w:tabs>
          <w:tab w:val="num" w:pos="360"/>
        </w:tabs>
        <w:ind w:left="354" w:hanging="354"/>
        <w:rPr>
          <w:rPrChange w:id="365" w:author="Assadarat Khurat" w:date="2020-09-15T12:04:00Z">
            <w:rPr>
              <w:noProof/>
              <w:sz w:val="16"/>
              <w:szCs w:val="24"/>
            </w:rPr>
          </w:rPrChange>
        </w:rPr>
        <w:pPrChange w:id="366" w:author="Assadarat Khurat" w:date="2020-09-15T12:04:00Z">
          <w:pPr>
            <w:widowControl w:val="0"/>
            <w:autoSpaceDE w:val="0"/>
            <w:autoSpaceDN w:val="0"/>
            <w:adjustRightInd w:val="0"/>
            <w:ind w:left="640" w:hanging="640"/>
          </w:pPr>
        </w:pPrChange>
      </w:pPr>
      <w:r w:rsidRPr="00861323">
        <w:rPr>
          <w:rPrChange w:id="367" w:author="Assadarat Khurat" w:date="2020-09-15T12:04:00Z">
            <w:rPr>
              <w:noProof/>
              <w:sz w:val="16"/>
              <w:szCs w:val="24"/>
            </w:rPr>
          </w:rPrChange>
        </w:rPr>
        <w:t>[9]</w:t>
      </w:r>
      <w:r w:rsidRPr="00861323">
        <w:rPr>
          <w:rPrChange w:id="368" w:author="Assadarat Khurat" w:date="2020-09-15T12:04:00Z">
            <w:rPr>
              <w:noProof/>
              <w:sz w:val="16"/>
              <w:szCs w:val="24"/>
            </w:rPr>
          </w:rPrChange>
        </w:rPr>
        <w:tab/>
        <w:t>Healthcare IT News, “The biggest healthcare data breaches of 2018 (so far).” https://www.healthcareitnews.com/projects/biggest-healthcare-data-breaches-2018-so-far (accessed Apr. 27, 2019).</w:t>
      </w:r>
    </w:p>
    <w:p w14:paraId="548F6371" w14:textId="77777777" w:rsidR="00042AB2" w:rsidRPr="00861323" w:rsidRDefault="00042AB2" w:rsidP="00861323">
      <w:pPr>
        <w:pStyle w:val="references"/>
        <w:tabs>
          <w:tab w:val="num" w:pos="360"/>
        </w:tabs>
        <w:ind w:left="354" w:hanging="354"/>
        <w:rPr>
          <w:rPrChange w:id="369" w:author="Assadarat Khurat" w:date="2020-09-15T12:04:00Z">
            <w:rPr>
              <w:noProof/>
              <w:sz w:val="16"/>
              <w:szCs w:val="24"/>
            </w:rPr>
          </w:rPrChange>
        </w:rPr>
        <w:pPrChange w:id="370" w:author="Assadarat Khurat" w:date="2020-09-15T12:04:00Z">
          <w:pPr>
            <w:widowControl w:val="0"/>
            <w:autoSpaceDE w:val="0"/>
            <w:autoSpaceDN w:val="0"/>
            <w:adjustRightInd w:val="0"/>
            <w:ind w:left="640" w:hanging="640"/>
          </w:pPr>
        </w:pPrChange>
      </w:pPr>
      <w:r w:rsidRPr="00861323">
        <w:rPr>
          <w:rPrChange w:id="371" w:author="Assadarat Khurat" w:date="2020-09-15T12:04:00Z">
            <w:rPr>
              <w:noProof/>
              <w:sz w:val="16"/>
              <w:szCs w:val="24"/>
            </w:rPr>
          </w:rPrChange>
        </w:rPr>
        <w:t>[10]</w:t>
      </w:r>
      <w:r w:rsidRPr="00861323">
        <w:rPr>
          <w:rPrChange w:id="372" w:author="Assadarat Khurat" w:date="2020-09-15T12:04:00Z">
            <w:rPr>
              <w:noProof/>
              <w:sz w:val="16"/>
              <w:szCs w:val="24"/>
            </w:rPr>
          </w:rPrChange>
        </w:rPr>
        <w:tab/>
        <w:t>HIPAA Journal, “Largest Healthcare Data Breaches of 2018.” https://www.hipaajournal.com/largest-healthcare-data-breaches-of-2018/ (accessed Apr. 27, 2019).</w:t>
      </w:r>
    </w:p>
    <w:p w14:paraId="1BE6D5FF" w14:textId="77777777" w:rsidR="00042AB2" w:rsidRPr="00861323" w:rsidRDefault="00042AB2" w:rsidP="00861323">
      <w:pPr>
        <w:pStyle w:val="references"/>
        <w:tabs>
          <w:tab w:val="num" w:pos="360"/>
        </w:tabs>
        <w:ind w:left="354" w:hanging="354"/>
        <w:rPr>
          <w:rPrChange w:id="373" w:author="Assadarat Khurat" w:date="2020-09-15T12:04:00Z">
            <w:rPr>
              <w:noProof/>
              <w:sz w:val="16"/>
              <w:szCs w:val="24"/>
            </w:rPr>
          </w:rPrChange>
        </w:rPr>
        <w:pPrChange w:id="374" w:author="Assadarat Khurat" w:date="2020-09-15T12:04:00Z">
          <w:pPr>
            <w:widowControl w:val="0"/>
            <w:autoSpaceDE w:val="0"/>
            <w:autoSpaceDN w:val="0"/>
            <w:adjustRightInd w:val="0"/>
            <w:ind w:left="640" w:hanging="640"/>
          </w:pPr>
        </w:pPrChange>
      </w:pPr>
      <w:r w:rsidRPr="00861323">
        <w:rPr>
          <w:rPrChange w:id="375" w:author="Assadarat Khurat" w:date="2020-09-15T12:04:00Z">
            <w:rPr>
              <w:noProof/>
              <w:sz w:val="16"/>
              <w:szCs w:val="24"/>
            </w:rPr>
          </w:rPrChange>
        </w:rPr>
        <w:t>[11]</w:t>
      </w:r>
      <w:r w:rsidRPr="00861323">
        <w:rPr>
          <w:rPrChange w:id="376" w:author="Assadarat Khurat" w:date="2020-09-15T12:04:00Z">
            <w:rPr>
              <w:noProof/>
              <w:sz w:val="16"/>
              <w:szCs w:val="24"/>
            </w:rPr>
          </w:rPrChange>
        </w:rPr>
        <w:tab/>
        <w:t>Healthcare IT News, “The biggest healthcare breaches of 2017.” https://www.healthcareitnews.com/slideshow/biggest-healthcare-breaches-2017-so-far?page=1 (accessed Sep. 11, 2018).</w:t>
      </w:r>
    </w:p>
    <w:p w14:paraId="01AC595A" w14:textId="77777777" w:rsidR="00042AB2" w:rsidRPr="00861323" w:rsidRDefault="00042AB2" w:rsidP="00861323">
      <w:pPr>
        <w:pStyle w:val="references"/>
        <w:tabs>
          <w:tab w:val="num" w:pos="360"/>
        </w:tabs>
        <w:ind w:left="354" w:hanging="354"/>
        <w:rPr>
          <w:rPrChange w:id="377" w:author="Assadarat Khurat" w:date="2020-09-15T12:04:00Z">
            <w:rPr>
              <w:noProof/>
              <w:sz w:val="16"/>
              <w:szCs w:val="24"/>
            </w:rPr>
          </w:rPrChange>
        </w:rPr>
        <w:pPrChange w:id="378" w:author="Assadarat Khurat" w:date="2020-09-15T12:04:00Z">
          <w:pPr>
            <w:widowControl w:val="0"/>
            <w:autoSpaceDE w:val="0"/>
            <w:autoSpaceDN w:val="0"/>
            <w:adjustRightInd w:val="0"/>
            <w:ind w:left="640" w:hanging="640"/>
          </w:pPr>
        </w:pPrChange>
      </w:pPr>
      <w:r w:rsidRPr="00861323">
        <w:rPr>
          <w:rPrChange w:id="379" w:author="Assadarat Khurat" w:date="2020-09-15T12:04:00Z">
            <w:rPr>
              <w:noProof/>
              <w:sz w:val="16"/>
              <w:szCs w:val="24"/>
            </w:rPr>
          </w:rPrChange>
        </w:rPr>
        <w:t>[12]</w:t>
      </w:r>
      <w:r w:rsidRPr="00861323">
        <w:rPr>
          <w:rPrChange w:id="380" w:author="Assadarat Khurat" w:date="2020-09-15T12:04:00Z">
            <w:rPr>
              <w:noProof/>
              <w:sz w:val="16"/>
              <w:szCs w:val="24"/>
            </w:rPr>
          </w:rPrChange>
        </w:rPr>
        <w:tab/>
        <w:t xml:space="preserve">A. Le Bris and W. El Asri, “STATE OF CYBERSECURITY &amp;amp; CYBER THREATS IN HEALTHCARE ORGANIZATIONS Applied Cybersecurity Strategy for Managers,” </w:t>
      </w:r>
      <w:r w:rsidRPr="00861323">
        <w:rPr>
          <w:rPrChange w:id="381" w:author="Assadarat Khurat" w:date="2020-09-15T12:04:00Z">
            <w:rPr>
              <w:i/>
              <w:iCs/>
              <w:noProof/>
              <w:sz w:val="16"/>
              <w:szCs w:val="24"/>
            </w:rPr>
          </w:rPrChange>
        </w:rPr>
        <w:t>ESSEC Bus. Sch.</w:t>
      </w:r>
      <w:r w:rsidRPr="00861323">
        <w:rPr>
          <w:rPrChange w:id="382" w:author="Assadarat Khurat" w:date="2020-09-15T12:04:00Z">
            <w:rPr>
              <w:noProof/>
              <w:sz w:val="16"/>
              <w:szCs w:val="24"/>
            </w:rPr>
          </w:rPrChange>
        </w:rPr>
        <w:t>, p. 13, 2017, [Online]. Available: http://blogs.harvard.edu/cybersecurity/files/2017/01/risks-and-threats-healthcare-strategic-report.pdf.</w:t>
      </w:r>
    </w:p>
    <w:p w14:paraId="4BEC90A2" w14:textId="77777777" w:rsidR="00042AB2" w:rsidRPr="00861323" w:rsidRDefault="00042AB2" w:rsidP="00861323">
      <w:pPr>
        <w:pStyle w:val="references"/>
        <w:tabs>
          <w:tab w:val="num" w:pos="360"/>
        </w:tabs>
        <w:ind w:left="354" w:hanging="354"/>
        <w:rPr>
          <w:rPrChange w:id="383" w:author="Assadarat Khurat" w:date="2020-09-15T12:04:00Z">
            <w:rPr>
              <w:noProof/>
              <w:sz w:val="16"/>
              <w:szCs w:val="24"/>
            </w:rPr>
          </w:rPrChange>
        </w:rPr>
        <w:pPrChange w:id="384" w:author="Assadarat Khurat" w:date="2020-09-15T12:04:00Z">
          <w:pPr>
            <w:widowControl w:val="0"/>
            <w:autoSpaceDE w:val="0"/>
            <w:autoSpaceDN w:val="0"/>
            <w:adjustRightInd w:val="0"/>
            <w:ind w:left="640" w:hanging="640"/>
          </w:pPr>
        </w:pPrChange>
      </w:pPr>
      <w:r w:rsidRPr="00861323">
        <w:rPr>
          <w:rPrChange w:id="385" w:author="Assadarat Khurat" w:date="2020-09-15T12:04:00Z">
            <w:rPr>
              <w:noProof/>
              <w:sz w:val="16"/>
              <w:szCs w:val="24"/>
            </w:rPr>
          </w:rPrChange>
        </w:rPr>
        <w:t>[13]</w:t>
      </w:r>
      <w:r w:rsidRPr="00861323">
        <w:rPr>
          <w:rPrChange w:id="386" w:author="Assadarat Khurat" w:date="2020-09-15T12:04:00Z">
            <w:rPr>
              <w:noProof/>
              <w:sz w:val="16"/>
              <w:szCs w:val="24"/>
            </w:rPr>
          </w:rPrChange>
        </w:rPr>
        <w:tab/>
        <w:t>D. Cosset, “The 4 characteristics of a blockchain - DEV Community.” https://dev.to/damcosset/the-4-characteristics-of-a-blockchain-2c55 (accessed Oct. 29, 2018).</w:t>
      </w:r>
    </w:p>
    <w:p w14:paraId="4D7586DF" w14:textId="77777777" w:rsidR="00042AB2" w:rsidRPr="00861323" w:rsidRDefault="00042AB2" w:rsidP="00861323">
      <w:pPr>
        <w:pStyle w:val="references"/>
        <w:tabs>
          <w:tab w:val="num" w:pos="360"/>
        </w:tabs>
        <w:ind w:left="354" w:hanging="354"/>
        <w:rPr>
          <w:rPrChange w:id="387" w:author="Assadarat Khurat" w:date="2020-09-15T12:04:00Z">
            <w:rPr>
              <w:noProof/>
              <w:sz w:val="16"/>
              <w:szCs w:val="24"/>
            </w:rPr>
          </w:rPrChange>
        </w:rPr>
        <w:pPrChange w:id="388" w:author="Assadarat Khurat" w:date="2020-09-15T12:04:00Z">
          <w:pPr>
            <w:widowControl w:val="0"/>
            <w:autoSpaceDE w:val="0"/>
            <w:autoSpaceDN w:val="0"/>
            <w:adjustRightInd w:val="0"/>
            <w:ind w:left="640" w:hanging="640"/>
          </w:pPr>
        </w:pPrChange>
      </w:pPr>
      <w:r w:rsidRPr="00861323">
        <w:rPr>
          <w:rPrChange w:id="389" w:author="Assadarat Khurat" w:date="2020-09-15T12:04:00Z">
            <w:rPr>
              <w:noProof/>
              <w:sz w:val="16"/>
              <w:szCs w:val="24"/>
            </w:rPr>
          </w:rPrChange>
        </w:rPr>
        <w:t>[14]</w:t>
      </w:r>
      <w:r w:rsidRPr="00861323">
        <w:rPr>
          <w:rPrChange w:id="390" w:author="Assadarat Khurat" w:date="2020-09-15T12:04:00Z">
            <w:rPr>
              <w:noProof/>
              <w:sz w:val="16"/>
              <w:szCs w:val="24"/>
            </w:rPr>
          </w:rPrChange>
        </w:rPr>
        <w:tab/>
        <w:t>Deloitte, “Key Characteristics of the Blockchain,” Accessed: Oct. 29, 2018. [Online]. Available: https://www2.deloitte.com/content/dam/Deloitte/in/Documents/industries/in-convergence-blockchain-key-characteristics-noexp.pdf.</w:t>
      </w:r>
    </w:p>
    <w:p w14:paraId="30C3F8B2" w14:textId="77777777" w:rsidR="00042AB2" w:rsidRPr="00861323" w:rsidRDefault="00042AB2" w:rsidP="00861323">
      <w:pPr>
        <w:pStyle w:val="references"/>
        <w:tabs>
          <w:tab w:val="num" w:pos="360"/>
        </w:tabs>
        <w:ind w:left="354" w:hanging="354"/>
        <w:rPr>
          <w:rPrChange w:id="391" w:author="Assadarat Khurat" w:date="2020-09-15T12:04:00Z">
            <w:rPr>
              <w:noProof/>
              <w:sz w:val="16"/>
              <w:szCs w:val="24"/>
            </w:rPr>
          </w:rPrChange>
        </w:rPr>
        <w:pPrChange w:id="392" w:author="Assadarat Khurat" w:date="2020-09-15T12:04:00Z">
          <w:pPr>
            <w:widowControl w:val="0"/>
            <w:autoSpaceDE w:val="0"/>
            <w:autoSpaceDN w:val="0"/>
            <w:adjustRightInd w:val="0"/>
            <w:ind w:left="640" w:hanging="640"/>
          </w:pPr>
        </w:pPrChange>
      </w:pPr>
      <w:r w:rsidRPr="00861323">
        <w:rPr>
          <w:rPrChange w:id="393" w:author="Assadarat Khurat" w:date="2020-09-15T12:04:00Z">
            <w:rPr>
              <w:noProof/>
              <w:sz w:val="16"/>
              <w:szCs w:val="24"/>
            </w:rPr>
          </w:rPrChange>
        </w:rPr>
        <w:t>[15]</w:t>
      </w:r>
      <w:r w:rsidRPr="00861323">
        <w:rPr>
          <w:rPrChange w:id="394" w:author="Assadarat Khurat" w:date="2020-09-15T12:04:00Z">
            <w:rPr>
              <w:noProof/>
              <w:sz w:val="16"/>
              <w:szCs w:val="24"/>
            </w:rPr>
          </w:rPrChange>
        </w:rPr>
        <w:tab/>
        <w:t>Data Flair, “6 Major Features Of Blockchain | Why Blockchain is Popular?” https://data-flair.training/blogs/features-of-blockchain/ (accessed Oct. 29, 2018).</w:t>
      </w:r>
    </w:p>
    <w:p w14:paraId="69289CC7" w14:textId="77777777" w:rsidR="00042AB2" w:rsidRPr="00861323" w:rsidRDefault="00042AB2" w:rsidP="00861323">
      <w:pPr>
        <w:pStyle w:val="references"/>
        <w:tabs>
          <w:tab w:val="num" w:pos="360"/>
        </w:tabs>
        <w:ind w:left="354" w:hanging="354"/>
        <w:rPr>
          <w:rPrChange w:id="395" w:author="Assadarat Khurat" w:date="2020-09-15T12:04:00Z">
            <w:rPr>
              <w:noProof/>
              <w:sz w:val="16"/>
              <w:szCs w:val="24"/>
            </w:rPr>
          </w:rPrChange>
        </w:rPr>
        <w:pPrChange w:id="396" w:author="Assadarat Khurat" w:date="2020-09-15T12:04:00Z">
          <w:pPr>
            <w:widowControl w:val="0"/>
            <w:autoSpaceDE w:val="0"/>
            <w:autoSpaceDN w:val="0"/>
            <w:adjustRightInd w:val="0"/>
            <w:ind w:left="640" w:hanging="640"/>
          </w:pPr>
        </w:pPrChange>
      </w:pPr>
      <w:r w:rsidRPr="00861323">
        <w:rPr>
          <w:rPrChange w:id="397" w:author="Assadarat Khurat" w:date="2020-09-15T12:04:00Z">
            <w:rPr>
              <w:noProof/>
              <w:sz w:val="16"/>
              <w:szCs w:val="24"/>
            </w:rPr>
          </w:rPrChange>
        </w:rPr>
        <w:t>[16]</w:t>
      </w:r>
      <w:r w:rsidRPr="00861323">
        <w:rPr>
          <w:rPrChange w:id="398" w:author="Assadarat Khurat" w:date="2020-09-15T12:04:00Z">
            <w:rPr>
              <w:noProof/>
              <w:sz w:val="16"/>
              <w:szCs w:val="24"/>
            </w:rPr>
          </w:rPrChange>
        </w:rPr>
        <w:tab/>
        <w:t>Techracer-Medium, “4 Key Features of Blockchain – Techracers – Medium.” https://medium.com/techracers/4-key-features-of-blockchain-5a4aff025d38 (accessed Oct. 29, 2018).</w:t>
      </w:r>
    </w:p>
    <w:p w14:paraId="56136F82" w14:textId="77777777" w:rsidR="00042AB2" w:rsidRPr="00861323" w:rsidRDefault="00042AB2" w:rsidP="00861323">
      <w:pPr>
        <w:pStyle w:val="references"/>
        <w:tabs>
          <w:tab w:val="num" w:pos="360"/>
        </w:tabs>
        <w:ind w:left="354" w:hanging="354"/>
        <w:rPr>
          <w:rPrChange w:id="399" w:author="Assadarat Khurat" w:date="2020-09-15T12:04:00Z">
            <w:rPr>
              <w:noProof/>
              <w:sz w:val="16"/>
              <w:szCs w:val="24"/>
            </w:rPr>
          </w:rPrChange>
        </w:rPr>
        <w:pPrChange w:id="400" w:author="Assadarat Khurat" w:date="2020-09-15T12:04:00Z">
          <w:pPr>
            <w:widowControl w:val="0"/>
            <w:autoSpaceDE w:val="0"/>
            <w:autoSpaceDN w:val="0"/>
            <w:adjustRightInd w:val="0"/>
            <w:ind w:left="640" w:hanging="640"/>
          </w:pPr>
        </w:pPrChange>
      </w:pPr>
      <w:r w:rsidRPr="00861323">
        <w:rPr>
          <w:rPrChange w:id="401" w:author="Assadarat Khurat" w:date="2020-09-15T12:04:00Z">
            <w:rPr>
              <w:noProof/>
              <w:sz w:val="16"/>
              <w:szCs w:val="24"/>
            </w:rPr>
          </w:rPrChange>
        </w:rPr>
        <w:t>[17]</w:t>
      </w:r>
      <w:r w:rsidRPr="00861323">
        <w:rPr>
          <w:rPrChange w:id="402" w:author="Assadarat Khurat" w:date="2020-09-15T12:04:00Z">
            <w:rPr>
              <w:noProof/>
              <w:sz w:val="16"/>
              <w:szCs w:val="24"/>
            </w:rPr>
          </w:rPrChange>
        </w:rPr>
        <w:tab/>
        <w:t xml:space="preserve">Z. Zheng, S. Xie, H. Dai, X. Chen, and H. Wang, “An Overview of Blockchain Technology: Architecture, Consensus, and Future Trends,” </w:t>
      </w:r>
      <w:r w:rsidRPr="00861323">
        <w:rPr>
          <w:rPrChange w:id="403" w:author="Assadarat Khurat" w:date="2020-09-15T12:04:00Z">
            <w:rPr>
              <w:i/>
              <w:iCs/>
              <w:noProof/>
              <w:sz w:val="16"/>
              <w:szCs w:val="24"/>
            </w:rPr>
          </w:rPrChange>
        </w:rPr>
        <w:t>Proc. - 2017 IEEE 6th Int. Congr. Big Data, BigData Congr. 2017</w:t>
      </w:r>
      <w:r w:rsidRPr="00861323">
        <w:rPr>
          <w:rPrChange w:id="404" w:author="Assadarat Khurat" w:date="2020-09-15T12:04:00Z">
            <w:rPr>
              <w:noProof/>
              <w:sz w:val="16"/>
              <w:szCs w:val="24"/>
            </w:rPr>
          </w:rPrChange>
        </w:rPr>
        <w:t>, no. June, pp. 557–564, 2017, doi: 10.1109/BigDataCongress.2017.85.</w:t>
      </w:r>
    </w:p>
    <w:p w14:paraId="42A9B9AD" w14:textId="77777777" w:rsidR="00042AB2" w:rsidRPr="00861323" w:rsidRDefault="00042AB2" w:rsidP="00861323">
      <w:pPr>
        <w:pStyle w:val="references"/>
        <w:tabs>
          <w:tab w:val="num" w:pos="360"/>
        </w:tabs>
        <w:ind w:left="354" w:hanging="354"/>
        <w:rPr>
          <w:rPrChange w:id="405" w:author="Assadarat Khurat" w:date="2020-09-15T12:04:00Z">
            <w:rPr>
              <w:noProof/>
              <w:sz w:val="16"/>
              <w:szCs w:val="24"/>
            </w:rPr>
          </w:rPrChange>
        </w:rPr>
        <w:pPrChange w:id="406" w:author="Assadarat Khurat" w:date="2020-09-15T12:04:00Z">
          <w:pPr>
            <w:widowControl w:val="0"/>
            <w:autoSpaceDE w:val="0"/>
            <w:autoSpaceDN w:val="0"/>
            <w:adjustRightInd w:val="0"/>
            <w:ind w:left="640" w:hanging="640"/>
          </w:pPr>
        </w:pPrChange>
      </w:pPr>
      <w:r w:rsidRPr="00861323">
        <w:rPr>
          <w:rPrChange w:id="407" w:author="Assadarat Khurat" w:date="2020-09-15T12:04:00Z">
            <w:rPr>
              <w:noProof/>
              <w:sz w:val="16"/>
              <w:szCs w:val="24"/>
            </w:rPr>
          </w:rPrChange>
        </w:rPr>
        <w:t>[18]</w:t>
      </w:r>
      <w:r w:rsidRPr="00861323">
        <w:rPr>
          <w:rPrChange w:id="408" w:author="Assadarat Khurat" w:date="2020-09-15T12:04:00Z">
            <w:rPr>
              <w:noProof/>
              <w:sz w:val="16"/>
              <w:szCs w:val="24"/>
            </w:rPr>
          </w:rPrChange>
        </w:rPr>
        <w:tab/>
        <w:t xml:space="preserve">D. Yaga, P. Mell, N. Roby, and K. Scarfone, “Blockchain Technology Overview (NISTIR-8202),” </w:t>
      </w:r>
      <w:r w:rsidRPr="00861323">
        <w:rPr>
          <w:rPrChange w:id="409" w:author="Assadarat Khurat" w:date="2020-09-15T12:04:00Z">
            <w:rPr>
              <w:i/>
              <w:iCs/>
              <w:noProof/>
              <w:sz w:val="16"/>
              <w:szCs w:val="24"/>
            </w:rPr>
          </w:rPrChange>
        </w:rPr>
        <w:t>Draft NISTIR</w:t>
      </w:r>
      <w:r w:rsidRPr="00861323">
        <w:rPr>
          <w:rPrChange w:id="410" w:author="Assadarat Khurat" w:date="2020-09-15T12:04:00Z">
            <w:rPr>
              <w:noProof/>
              <w:sz w:val="16"/>
              <w:szCs w:val="24"/>
            </w:rPr>
          </w:rPrChange>
        </w:rPr>
        <w:t>, p. 59, 2018, doi: 10.6028/NIST.IR.8202.</w:t>
      </w:r>
    </w:p>
    <w:p w14:paraId="0444E776" w14:textId="77777777" w:rsidR="00042AB2" w:rsidRPr="00861323" w:rsidRDefault="00042AB2" w:rsidP="00861323">
      <w:pPr>
        <w:pStyle w:val="references"/>
        <w:tabs>
          <w:tab w:val="num" w:pos="360"/>
        </w:tabs>
        <w:ind w:left="354" w:hanging="354"/>
        <w:rPr>
          <w:rPrChange w:id="411" w:author="Assadarat Khurat" w:date="2020-09-15T12:04:00Z">
            <w:rPr>
              <w:noProof/>
              <w:sz w:val="16"/>
              <w:szCs w:val="24"/>
            </w:rPr>
          </w:rPrChange>
        </w:rPr>
        <w:pPrChange w:id="412" w:author="Assadarat Khurat" w:date="2020-09-15T12:04:00Z">
          <w:pPr>
            <w:widowControl w:val="0"/>
            <w:autoSpaceDE w:val="0"/>
            <w:autoSpaceDN w:val="0"/>
            <w:adjustRightInd w:val="0"/>
            <w:ind w:left="640" w:hanging="640"/>
          </w:pPr>
        </w:pPrChange>
      </w:pPr>
      <w:r w:rsidRPr="00861323">
        <w:rPr>
          <w:rPrChange w:id="413" w:author="Assadarat Khurat" w:date="2020-09-15T12:04:00Z">
            <w:rPr>
              <w:noProof/>
              <w:sz w:val="16"/>
              <w:szCs w:val="24"/>
            </w:rPr>
          </w:rPrChange>
        </w:rPr>
        <w:t>[19]</w:t>
      </w:r>
      <w:r w:rsidRPr="00861323">
        <w:rPr>
          <w:rPrChange w:id="414" w:author="Assadarat Khurat" w:date="2020-09-15T12:04:00Z">
            <w:rPr>
              <w:noProof/>
              <w:sz w:val="16"/>
              <w:szCs w:val="24"/>
            </w:rPr>
          </w:rPrChange>
        </w:rPr>
        <w:tab/>
        <w:t xml:space="preserve">K. Sultan, U. Ruhi, and R. Lakhani, </w:t>
      </w:r>
      <w:r w:rsidRPr="00861323">
        <w:rPr>
          <w:rPrChange w:id="415" w:author="Assadarat Khurat" w:date="2020-09-15T12:04:00Z">
            <w:rPr>
              <w:i/>
              <w:iCs/>
              <w:noProof/>
              <w:sz w:val="16"/>
              <w:szCs w:val="24"/>
            </w:rPr>
          </w:rPrChange>
        </w:rPr>
        <w:t>CONCEPTUALIZING BLOCKCHAINS: CHARACTERISTICS &amp; APPLICATIONS</w:t>
      </w:r>
      <w:r w:rsidRPr="00861323">
        <w:rPr>
          <w:rPrChange w:id="416" w:author="Assadarat Khurat" w:date="2020-09-15T12:04:00Z">
            <w:rPr>
              <w:noProof/>
              <w:sz w:val="16"/>
              <w:szCs w:val="24"/>
            </w:rPr>
          </w:rPrChange>
        </w:rPr>
        <w:t>. 2018.</w:t>
      </w:r>
    </w:p>
    <w:p w14:paraId="62704387" w14:textId="77777777" w:rsidR="00042AB2" w:rsidRPr="00861323" w:rsidRDefault="00042AB2" w:rsidP="00861323">
      <w:pPr>
        <w:pStyle w:val="references"/>
        <w:tabs>
          <w:tab w:val="num" w:pos="360"/>
        </w:tabs>
        <w:ind w:left="354" w:hanging="354"/>
        <w:rPr>
          <w:rPrChange w:id="417" w:author="Assadarat Khurat" w:date="2020-09-15T12:04:00Z">
            <w:rPr>
              <w:noProof/>
              <w:sz w:val="16"/>
              <w:szCs w:val="24"/>
            </w:rPr>
          </w:rPrChange>
        </w:rPr>
        <w:pPrChange w:id="418" w:author="Assadarat Khurat" w:date="2020-09-15T12:04:00Z">
          <w:pPr>
            <w:widowControl w:val="0"/>
            <w:autoSpaceDE w:val="0"/>
            <w:autoSpaceDN w:val="0"/>
            <w:adjustRightInd w:val="0"/>
            <w:ind w:left="640" w:hanging="640"/>
          </w:pPr>
        </w:pPrChange>
      </w:pPr>
      <w:r w:rsidRPr="00861323">
        <w:rPr>
          <w:rPrChange w:id="419" w:author="Assadarat Khurat" w:date="2020-09-15T12:04:00Z">
            <w:rPr>
              <w:noProof/>
              <w:sz w:val="16"/>
              <w:szCs w:val="24"/>
            </w:rPr>
          </w:rPrChange>
        </w:rPr>
        <w:t>[20]</w:t>
      </w:r>
      <w:r w:rsidRPr="00861323">
        <w:rPr>
          <w:rPrChange w:id="420" w:author="Assadarat Khurat" w:date="2020-09-15T12:04:00Z">
            <w:rPr>
              <w:noProof/>
              <w:sz w:val="16"/>
              <w:szCs w:val="24"/>
            </w:rPr>
          </w:rPrChange>
        </w:rPr>
        <w:tab/>
        <w:t xml:space="preserve">D. Drescher, </w:t>
      </w:r>
      <w:r w:rsidRPr="00861323">
        <w:rPr>
          <w:rPrChange w:id="421" w:author="Assadarat Khurat" w:date="2020-09-15T12:04:00Z">
            <w:rPr>
              <w:i/>
              <w:iCs/>
              <w:noProof/>
              <w:sz w:val="16"/>
              <w:szCs w:val="24"/>
            </w:rPr>
          </w:rPrChange>
        </w:rPr>
        <w:t>Blockchainbasics</w:t>
      </w:r>
      <w:r w:rsidRPr="00861323">
        <w:rPr>
          <w:rPrChange w:id="422" w:author="Assadarat Khurat" w:date="2020-09-15T12:04:00Z">
            <w:rPr>
              <w:noProof/>
              <w:sz w:val="16"/>
              <w:szCs w:val="24"/>
            </w:rPr>
          </w:rPrChange>
        </w:rPr>
        <w:t>. Apress, Berkeley, CA.</w:t>
      </w:r>
    </w:p>
    <w:p w14:paraId="07DB6B96" w14:textId="77777777" w:rsidR="00042AB2" w:rsidRPr="00861323" w:rsidRDefault="00042AB2" w:rsidP="00861323">
      <w:pPr>
        <w:pStyle w:val="references"/>
        <w:tabs>
          <w:tab w:val="num" w:pos="360"/>
        </w:tabs>
        <w:ind w:left="354" w:hanging="354"/>
        <w:rPr>
          <w:rPrChange w:id="423" w:author="Assadarat Khurat" w:date="2020-09-15T12:04:00Z">
            <w:rPr>
              <w:noProof/>
              <w:sz w:val="16"/>
              <w:szCs w:val="24"/>
            </w:rPr>
          </w:rPrChange>
        </w:rPr>
        <w:pPrChange w:id="424" w:author="Assadarat Khurat" w:date="2020-09-15T12:04:00Z">
          <w:pPr>
            <w:widowControl w:val="0"/>
            <w:autoSpaceDE w:val="0"/>
            <w:autoSpaceDN w:val="0"/>
            <w:adjustRightInd w:val="0"/>
            <w:ind w:left="640" w:hanging="640"/>
          </w:pPr>
        </w:pPrChange>
      </w:pPr>
      <w:r w:rsidRPr="00861323">
        <w:rPr>
          <w:rPrChange w:id="425" w:author="Assadarat Khurat" w:date="2020-09-15T12:04:00Z">
            <w:rPr>
              <w:noProof/>
              <w:sz w:val="16"/>
              <w:szCs w:val="24"/>
            </w:rPr>
          </w:rPrChange>
        </w:rPr>
        <w:t>[21]</w:t>
      </w:r>
      <w:r w:rsidRPr="00861323">
        <w:rPr>
          <w:rPrChange w:id="426" w:author="Assadarat Khurat" w:date="2020-09-15T12:04:00Z">
            <w:rPr>
              <w:noProof/>
              <w:sz w:val="16"/>
              <w:szCs w:val="24"/>
            </w:rPr>
          </w:rPrChange>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861323" w:rsidRDefault="00042AB2" w:rsidP="00861323">
      <w:pPr>
        <w:pStyle w:val="references"/>
        <w:tabs>
          <w:tab w:val="num" w:pos="360"/>
        </w:tabs>
        <w:ind w:left="354" w:hanging="354"/>
        <w:rPr>
          <w:rPrChange w:id="427" w:author="Assadarat Khurat" w:date="2020-09-15T12:04:00Z">
            <w:rPr>
              <w:noProof/>
              <w:sz w:val="16"/>
              <w:szCs w:val="24"/>
            </w:rPr>
          </w:rPrChange>
        </w:rPr>
        <w:pPrChange w:id="428" w:author="Assadarat Khurat" w:date="2020-09-15T12:04:00Z">
          <w:pPr>
            <w:widowControl w:val="0"/>
            <w:autoSpaceDE w:val="0"/>
            <w:autoSpaceDN w:val="0"/>
            <w:adjustRightInd w:val="0"/>
            <w:ind w:left="640" w:hanging="640"/>
          </w:pPr>
        </w:pPrChange>
      </w:pPr>
      <w:r w:rsidRPr="00861323">
        <w:rPr>
          <w:rPrChange w:id="429" w:author="Assadarat Khurat" w:date="2020-09-15T12:04:00Z">
            <w:rPr>
              <w:noProof/>
              <w:sz w:val="16"/>
              <w:szCs w:val="24"/>
            </w:rPr>
          </w:rPrChange>
        </w:rPr>
        <w:t>[22]</w:t>
      </w:r>
      <w:r w:rsidRPr="00861323">
        <w:rPr>
          <w:rPrChange w:id="430" w:author="Assadarat Khurat" w:date="2020-09-15T12:04:00Z">
            <w:rPr>
              <w:noProof/>
              <w:sz w:val="16"/>
              <w:szCs w:val="24"/>
            </w:rPr>
          </w:rPrChange>
        </w:rPr>
        <w:tab/>
        <w:t>V. Buterin, “A NEXT GENERATION SMART CONTRACT &amp; DECENTRALIZED APPLICATION PLATFORM.”</w:t>
      </w:r>
    </w:p>
    <w:p w14:paraId="2E4673C2" w14:textId="77777777" w:rsidR="00042AB2" w:rsidRPr="00861323" w:rsidRDefault="00042AB2" w:rsidP="00861323">
      <w:pPr>
        <w:pStyle w:val="references"/>
        <w:tabs>
          <w:tab w:val="num" w:pos="360"/>
        </w:tabs>
        <w:ind w:left="354" w:hanging="354"/>
        <w:rPr>
          <w:rPrChange w:id="431" w:author="Assadarat Khurat" w:date="2020-09-15T12:04:00Z">
            <w:rPr>
              <w:noProof/>
              <w:sz w:val="16"/>
              <w:szCs w:val="24"/>
            </w:rPr>
          </w:rPrChange>
        </w:rPr>
        <w:pPrChange w:id="432" w:author="Assadarat Khurat" w:date="2020-09-15T12:04:00Z">
          <w:pPr>
            <w:widowControl w:val="0"/>
            <w:autoSpaceDE w:val="0"/>
            <w:autoSpaceDN w:val="0"/>
            <w:adjustRightInd w:val="0"/>
            <w:ind w:left="640" w:hanging="640"/>
          </w:pPr>
        </w:pPrChange>
      </w:pPr>
      <w:r w:rsidRPr="00861323">
        <w:rPr>
          <w:rPrChange w:id="433" w:author="Assadarat Khurat" w:date="2020-09-15T12:04:00Z">
            <w:rPr>
              <w:noProof/>
              <w:sz w:val="16"/>
              <w:szCs w:val="24"/>
            </w:rPr>
          </w:rPrChange>
        </w:rPr>
        <w:t>[23]</w:t>
      </w:r>
      <w:r w:rsidRPr="00861323">
        <w:rPr>
          <w:rPrChange w:id="434" w:author="Assadarat Khurat" w:date="2020-09-15T12:04:00Z">
            <w:rPr>
              <w:noProof/>
              <w:sz w:val="16"/>
              <w:szCs w:val="24"/>
            </w:rPr>
          </w:rPrChange>
        </w:rPr>
        <w:tab/>
        <w:t xml:space="preserve">K. Peterson, R. Deeduvanu, P. Kanjamala, and K. Boles, “A Blockchain-Based Approach to Health Information Exchange Networks,” </w:t>
      </w:r>
      <w:r w:rsidRPr="00861323">
        <w:rPr>
          <w:rPrChange w:id="435" w:author="Assadarat Khurat" w:date="2020-09-15T12:04:00Z">
            <w:rPr>
              <w:i/>
              <w:iCs/>
              <w:noProof/>
              <w:sz w:val="16"/>
              <w:szCs w:val="24"/>
            </w:rPr>
          </w:rPrChange>
        </w:rPr>
        <w:t>Mayo Clin.</w:t>
      </w:r>
      <w:r w:rsidRPr="00861323">
        <w:rPr>
          <w:rPrChange w:id="436" w:author="Assadarat Khurat" w:date="2020-09-15T12:04:00Z">
            <w:rPr>
              <w:noProof/>
              <w:sz w:val="16"/>
              <w:szCs w:val="24"/>
            </w:rPr>
          </w:rPrChange>
        </w:rPr>
        <w:t>, no. 1, p. 10, 2016, doi: 10.1016/j.procs.2015.08.363.</w:t>
      </w:r>
    </w:p>
    <w:p w14:paraId="5FD3A634" w14:textId="77777777" w:rsidR="00042AB2" w:rsidRPr="00861323" w:rsidRDefault="00042AB2" w:rsidP="00861323">
      <w:pPr>
        <w:pStyle w:val="references"/>
        <w:tabs>
          <w:tab w:val="num" w:pos="360"/>
        </w:tabs>
        <w:ind w:left="354" w:hanging="354"/>
        <w:rPr>
          <w:rPrChange w:id="437" w:author="Assadarat Khurat" w:date="2020-09-15T12:04:00Z">
            <w:rPr>
              <w:noProof/>
              <w:sz w:val="16"/>
              <w:szCs w:val="24"/>
            </w:rPr>
          </w:rPrChange>
        </w:rPr>
        <w:pPrChange w:id="438" w:author="Assadarat Khurat" w:date="2020-09-15T12:04:00Z">
          <w:pPr>
            <w:widowControl w:val="0"/>
            <w:autoSpaceDE w:val="0"/>
            <w:autoSpaceDN w:val="0"/>
            <w:adjustRightInd w:val="0"/>
            <w:ind w:left="640" w:hanging="640"/>
          </w:pPr>
        </w:pPrChange>
      </w:pPr>
      <w:r w:rsidRPr="00861323">
        <w:rPr>
          <w:rPrChange w:id="439" w:author="Assadarat Khurat" w:date="2020-09-15T12:04:00Z">
            <w:rPr>
              <w:noProof/>
              <w:sz w:val="16"/>
              <w:szCs w:val="24"/>
            </w:rPr>
          </w:rPrChange>
        </w:rPr>
        <w:t>[24]</w:t>
      </w:r>
      <w:r w:rsidRPr="00861323">
        <w:rPr>
          <w:rPrChange w:id="440" w:author="Assadarat Khurat" w:date="2020-09-15T12:04:00Z">
            <w:rPr>
              <w:noProof/>
              <w:sz w:val="16"/>
              <w:szCs w:val="24"/>
            </w:rPr>
          </w:rPrChange>
        </w:rPr>
        <w:tab/>
        <w:t xml:space="preserve">A. Ekblaw, A. Azaria, J. D. Halamka, A. Lippman, I. Original, and T. Vieira, “A Case Study for Blockchain in Healthcare: " MedRec " prototype for electronic health records and medical research data,” </w:t>
      </w:r>
      <w:r w:rsidRPr="00861323">
        <w:rPr>
          <w:rPrChange w:id="441" w:author="Assadarat Khurat" w:date="2020-09-15T12:04:00Z">
            <w:rPr>
              <w:i/>
              <w:iCs/>
              <w:noProof/>
              <w:sz w:val="16"/>
              <w:szCs w:val="24"/>
            </w:rPr>
          </w:rPrChange>
        </w:rPr>
        <w:t>IEEE Technol. Soc. Mag.</w:t>
      </w:r>
      <w:r w:rsidRPr="00861323">
        <w:rPr>
          <w:rPrChange w:id="442" w:author="Assadarat Khurat" w:date="2020-09-15T12:04:00Z">
            <w:rPr>
              <w:noProof/>
              <w:sz w:val="16"/>
              <w:szCs w:val="24"/>
            </w:rPr>
          </w:rPrChange>
        </w:rPr>
        <w:t>, pp. 1–13, 2016, doi: 10.1109/OBD.ta b2016.11.</w:t>
      </w:r>
    </w:p>
    <w:p w14:paraId="559BF2BB" w14:textId="77777777" w:rsidR="00042AB2" w:rsidRPr="00861323" w:rsidRDefault="00042AB2" w:rsidP="00861323">
      <w:pPr>
        <w:pStyle w:val="references"/>
        <w:tabs>
          <w:tab w:val="num" w:pos="360"/>
        </w:tabs>
        <w:ind w:left="354" w:hanging="354"/>
        <w:rPr>
          <w:rPrChange w:id="443" w:author="Assadarat Khurat" w:date="2020-09-15T12:04:00Z">
            <w:rPr>
              <w:noProof/>
              <w:sz w:val="16"/>
              <w:szCs w:val="24"/>
            </w:rPr>
          </w:rPrChange>
        </w:rPr>
        <w:pPrChange w:id="444" w:author="Assadarat Khurat" w:date="2020-09-15T12:04:00Z">
          <w:pPr>
            <w:widowControl w:val="0"/>
            <w:autoSpaceDE w:val="0"/>
            <w:autoSpaceDN w:val="0"/>
            <w:adjustRightInd w:val="0"/>
            <w:ind w:left="640" w:hanging="640"/>
          </w:pPr>
        </w:pPrChange>
      </w:pPr>
      <w:r w:rsidRPr="00861323">
        <w:rPr>
          <w:rPrChange w:id="445" w:author="Assadarat Khurat" w:date="2020-09-15T12:04:00Z">
            <w:rPr>
              <w:noProof/>
              <w:sz w:val="16"/>
              <w:szCs w:val="24"/>
            </w:rPr>
          </w:rPrChange>
        </w:rPr>
        <w:t>[25]</w:t>
      </w:r>
      <w:r w:rsidRPr="00861323">
        <w:rPr>
          <w:rPrChange w:id="446" w:author="Assadarat Khurat" w:date="2020-09-15T12:04:00Z">
            <w:rPr>
              <w:noProof/>
              <w:sz w:val="16"/>
              <w:szCs w:val="24"/>
            </w:rPr>
          </w:rPrChange>
        </w:rPr>
        <w:tab/>
        <w:t xml:space="preserve">G. Zyskind, O. Nathan, and A. S. Pentland, “Decentralizing privacy: Using Blockchain to Protect Personal Data,” </w:t>
      </w:r>
      <w:r w:rsidRPr="00861323">
        <w:rPr>
          <w:rPrChange w:id="447" w:author="Assadarat Khurat" w:date="2020-09-15T12:04:00Z">
            <w:rPr>
              <w:i/>
              <w:iCs/>
              <w:noProof/>
              <w:sz w:val="16"/>
              <w:szCs w:val="24"/>
            </w:rPr>
          </w:rPrChange>
        </w:rPr>
        <w:t>Proc. - 2015 IEEE Secur. Priv. Work. SPW 2015</w:t>
      </w:r>
      <w:r w:rsidRPr="00861323">
        <w:rPr>
          <w:rPrChange w:id="448" w:author="Assadarat Khurat" w:date="2020-09-15T12:04:00Z">
            <w:rPr>
              <w:noProof/>
              <w:sz w:val="16"/>
              <w:szCs w:val="24"/>
            </w:rPr>
          </w:rPrChange>
        </w:rPr>
        <w:t>, pp. 180–184, 2015, doi: 10.1109/SPW.2015.27.</w:t>
      </w:r>
    </w:p>
    <w:p w14:paraId="5ABBC19B" w14:textId="77777777" w:rsidR="00042AB2" w:rsidRPr="00861323" w:rsidRDefault="00042AB2" w:rsidP="00861323">
      <w:pPr>
        <w:pStyle w:val="references"/>
        <w:tabs>
          <w:tab w:val="num" w:pos="360"/>
        </w:tabs>
        <w:ind w:left="354" w:hanging="354"/>
        <w:rPr>
          <w:rPrChange w:id="449" w:author="Assadarat Khurat" w:date="2020-09-15T12:04:00Z">
            <w:rPr>
              <w:noProof/>
              <w:sz w:val="16"/>
              <w:szCs w:val="24"/>
            </w:rPr>
          </w:rPrChange>
        </w:rPr>
        <w:pPrChange w:id="450" w:author="Assadarat Khurat" w:date="2020-09-15T12:04:00Z">
          <w:pPr>
            <w:widowControl w:val="0"/>
            <w:autoSpaceDE w:val="0"/>
            <w:autoSpaceDN w:val="0"/>
            <w:adjustRightInd w:val="0"/>
            <w:ind w:left="640" w:hanging="640"/>
          </w:pPr>
        </w:pPrChange>
      </w:pPr>
      <w:r w:rsidRPr="00861323">
        <w:rPr>
          <w:rPrChange w:id="451" w:author="Assadarat Khurat" w:date="2020-09-15T12:04:00Z">
            <w:rPr>
              <w:noProof/>
              <w:sz w:val="16"/>
              <w:szCs w:val="24"/>
            </w:rPr>
          </w:rPrChange>
        </w:rPr>
        <w:t>[26]</w:t>
      </w:r>
      <w:r w:rsidRPr="00861323">
        <w:rPr>
          <w:rPrChange w:id="452" w:author="Assadarat Khurat" w:date="2020-09-15T12:04:00Z">
            <w:rPr>
              <w:noProof/>
              <w:sz w:val="16"/>
              <w:szCs w:val="24"/>
            </w:rPr>
          </w:rPrChange>
        </w:rPr>
        <w:tab/>
        <w:t>IHE International Inc, “About IHE.” https://www.ihe.net/about_ihe/ (accessed Sep. 11, 2018).</w:t>
      </w:r>
    </w:p>
    <w:p w14:paraId="6FFF30B2" w14:textId="77777777" w:rsidR="00042AB2" w:rsidRPr="00042AB2" w:rsidRDefault="00042AB2" w:rsidP="00861323">
      <w:pPr>
        <w:pStyle w:val="references"/>
        <w:tabs>
          <w:tab w:val="num" w:pos="360"/>
        </w:tabs>
        <w:ind w:left="354" w:hanging="354"/>
        <w:pPrChange w:id="453" w:author="Assadarat Khurat" w:date="2020-09-15T12:04:00Z">
          <w:pPr>
            <w:widowControl w:val="0"/>
            <w:autoSpaceDE w:val="0"/>
            <w:autoSpaceDN w:val="0"/>
            <w:adjustRightInd w:val="0"/>
            <w:ind w:left="640" w:hanging="640"/>
          </w:pPr>
        </w:pPrChange>
      </w:pPr>
      <w:r w:rsidRPr="00861323">
        <w:rPr>
          <w:rPrChange w:id="454" w:author="Assadarat Khurat" w:date="2020-09-15T12:04:00Z">
            <w:rPr>
              <w:noProof/>
              <w:sz w:val="16"/>
              <w:szCs w:val="24"/>
            </w:rPr>
          </w:rPrChange>
        </w:rPr>
        <w:t>[27]</w:t>
      </w:r>
      <w:r w:rsidRPr="00861323">
        <w:rPr>
          <w:rPrChange w:id="455" w:author="Assadarat Khurat" w:date="2020-09-15T12:04:00Z">
            <w:rPr>
              <w:noProof/>
              <w:sz w:val="16"/>
              <w:szCs w:val="24"/>
            </w:rPr>
          </w:rPrChange>
        </w:rPr>
        <w:tab/>
        <w:t xml:space="preserve">IHE International Inc, “IHE IT Infrastructure ( ITI ) Technical Framework Volume 1 Integration Profiles,” </w:t>
      </w:r>
      <w:r w:rsidRPr="00861323">
        <w:rPr>
          <w:rPrChange w:id="456" w:author="Assadarat Khurat" w:date="2020-09-15T12:04:00Z">
            <w:rPr>
              <w:i/>
              <w:iCs/>
              <w:noProof/>
              <w:sz w:val="16"/>
              <w:szCs w:val="24"/>
            </w:rPr>
          </w:rPrChange>
        </w:rPr>
        <w:t>Int. J. Healthc. Technol. Manag.</w:t>
      </w:r>
      <w:r w:rsidRPr="00861323">
        <w:rPr>
          <w:rPrChange w:id="457" w:author="Assadarat Khurat" w:date="2020-09-15T12:04:00Z">
            <w:rPr>
              <w:noProof/>
              <w:sz w:val="16"/>
              <w:szCs w:val="24"/>
            </w:rPr>
          </w:rPrChange>
        </w:rPr>
        <w:t>, vol. 1, no. 8.0, pp. 1–177, 2008, doi: 10.1504/IJHTM.2008.017371.</w:t>
      </w:r>
    </w:p>
    <w:p w14:paraId="205F82CE" w14:textId="25351130" w:rsidR="00836367" w:rsidRPr="0056733C" w:rsidRDefault="00A578E5" w:rsidP="00193BFC">
      <w:pPr>
        <w:pStyle w:val="references"/>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ssadarat Khurat" w:date="2020-09-15T11:43:00Z" w:initials="AK">
    <w:p w14:paraId="0E69A52E" w14:textId="55CC8F80" w:rsidR="00931D02" w:rsidRPr="00931D02" w:rsidRDefault="00931D02">
      <w:pPr>
        <w:pStyle w:val="CommentText"/>
        <w:rPr>
          <w:rFonts w:cstheme="minorBidi"/>
          <w:szCs w:val="25"/>
          <w:lang w:bidi="th-TH"/>
        </w:rPr>
      </w:pPr>
      <w:r>
        <w:rPr>
          <w:rStyle w:val="CommentReference"/>
        </w:rPr>
        <w:annotationRef/>
      </w:r>
      <w:r>
        <w:rPr>
          <w:rFonts w:cstheme="minorBidi" w:hint="cs"/>
          <w:szCs w:val="25"/>
          <w:cs/>
          <w:lang w:bidi="th-TH"/>
        </w:rPr>
        <w:t>มีประเด็นปัญหาเกี่ยวกับการแลกเปลี่ยนข้อมูลมั้ย</w:t>
      </w:r>
      <w:r>
        <w:rPr>
          <w:rFonts w:cstheme="minorBidi"/>
          <w:szCs w:val="25"/>
          <w:lang w:bidi="th-TH"/>
        </w:rPr>
        <w:t>?</w:t>
      </w:r>
    </w:p>
  </w:comment>
  <w:comment w:id="12" w:author="Assadarat Khurat" w:date="2020-09-15T11:24:00Z" w:initials="AK">
    <w:p w14:paraId="26C833E5" w14:textId="0C6F75DE" w:rsidR="00CB3B5E" w:rsidRPr="00CB3B5E" w:rsidRDefault="00CB3B5E">
      <w:pPr>
        <w:pStyle w:val="CommentText"/>
        <w:rPr>
          <w:rFonts w:cstheme="minorBidi" w:hint="cs"/>
          <w:szCs w:val="25"/>
          <w:cs/>
          <w:lang w:bidi="th-TH"/>
        </w:rPr>
      </w:pPr>
      <w:r>
        <w:rPr>
          <w:rStyle w:val="CommentReference"/>
        </w:rPr>
        <w:annotationRef/>
      </w:r>
      <w:r>
        <w:t xml:space="preserve">Which one? </w:t>
      </w:r>
      <w:r>
        <w:rPr>
          <w:rFonts w:cstheme="minorBidi" w:hint="cs"/>
          <w:szCs w:val="25"/>
          <w:cs/>
          <w:lang w:bidi="th-TH"/>
        </w:rPr>
        <w:t xml:space="preserve">ให้ใส่ </w:t>
      </w:r>
      <w:r>
        <w:rPr>
          <w:rFonts w:cstheme="minorBidi"/>
          <w:szCs w:val="25"/>
          <w:lang w:bidi="th-TH"/>
        </w:rPr>
        <w:t>reference</w:t>
      </w:r>
      <w:r>
        <w:rPr>
          <w:rFonts w:cstheme="minorBidi" w:hint="cs"/>
          <w:szCs w:val="25"/>
          <w:cs/>
          <w:lang w:bidi="th-TH"/>
        </w:rPr>
        <w:t xml:space="preserve">ด้วย และควรขยายความเพิ่มถึงผลเสียที่เกิดขึ้น </w:t>
      </w:r>
      <w:r>
        <w:rPr>
          <w:rFonts w:cstheme="minorBidi" w:hint="cs"/>
          <w:szCs w:val="25"/>
          <w:cs/>
          <w:lang w:bidi="th-TH"/>
        </w:rPr>
        <w:t>คือมันควรกล่าวถึง</w:t>
      </w:r>
      <w:r>
        <w:rPr>
          <w:rFonts w:cstheme="minorBidi"/>
          <w:szCs w:val="25"/>
          <w:lang w:bidi="th-TH"/>
        </w:rPr>
        <w:t xml:space="preserve"> case </w:t>
      </w:r>
      <w:r>
        <w:rPr>
          <w:rFonts w:cstheme="minorBidi" w:hint="cs"/>
          <w:szCs w:val="25"/>
          <w:cs/>
          <w:lang w:bidi="th-TH"/>
        </w:rPr>
        <w:t xml:space="preserve">ปัญหาเยอะๆ </w:t>
      </w:r>
      <w:r>
        <w:rPr>
          <w:rFonts w:cstheme="minorBidi" w:hint="cs"/>
          <w:szCs w:val="25"/>
          <w:cs/>
          <w:lang w:bidi="th-TH"/>
        </w:rPr>
        <w:t xml:space="preserve">ให้เห็นผลเสียเยอะๆ เพราะตอนนี้อ่านแล้วยังไม่รู้เลยว่าปัญหาคืออะไร แล้วค่อยสรุปว่าเป็นประเด็นของ </w:t>
      </w:r>
      <w:r>
        <w:rPr>
          <w:rFonts w:cstheme="minorBidi"/>
          <w:szCs w:val="25"/>
          <w:lang w:bidi="th-TH"/>
        </w:rPr>
        <w:t>Integrity and availability</w:t>
      </w:r>
      <w:r>
        <w:rPr>
          <w:rFonts w:cstheme="minorBidi" w:hint="cs"/>
          <w:szCs w:val="25"/>
          <w:cs/>
          <w:lang w:bidi="th-TH"/>
        </w:rPr>
        <w:t xml:space="preserve"> </w:t>
      </w:r>
    </w:p>
  </w:comment>
  <w:comment w:id="13" w:author="Assadarat Khurat" w:date="2020-09-15T11:26:00Z" w:initials="AK">
    <w:p w14:paraId="44071B8E" w14:textId="711A7A52" w:rsidR="00CB3B5E" w:rsidRPr="00CB3B5E" w:rsidRDefault="00CB3B5E">
      <w:pPr>
        <w:pStyle w:val="CommentText"/>
        <w:rPr>
          <w:rFonts w:cstheme="minorBidi" w:hint="cs"/>
          <w:szCs w:val="25"/>
          <w:cs/>
          <w:lang w:bidi="th-TH"/>
        </w:rPr>
      </w:pPr>
      <w:r>
        <w:rPr>
          <w:rStyle w:val="CommentReference"/>
        </w:rPr>
        <w:annotationRef/>
      </w:r>
      <w:r>
        <w:t xml:space="preserve">Reference [12] </w:t>
      </w:r>
      <w:r>
        <w:rPr>
          <w:rFonts w:cstheme="minorBidi" w:hint="cs"/>
          <w:szCs w:val="25"/>
          <w:cs/>
          <w:lang w:bidi="th-TH"/>
        </w:rPr>
        <w:t>ใส่ตรงนี้หมายความว่ายังไง</w:t>
      </w:r>
    </w:p>
  </w:comment>
  <w:comment w:id="14" w:author="Assadarat Khurat" w:date="2020-09-15T11:27:00Z" w:initials="AK">
    <w:p w14:paraId="12F79DC0" w14:textId="79CE832B" w:rsidR="00CB3B5E" w:rsidRPr="00CB3B5E" w:rsidRDefault="00CB3B5E">
      <w:pPr>
        <w:pStyle w:val="CommentText"/>
        <w:rPr>
          <w:rFonts w:cs="Angsana New" w:hint="cs"/>
          <w:szCs w:val="25"/>
          <w:lang w:bidi="th-TH"/>
        </w:rPr>
      </w:pPr>
      <w:r>
        <w:rPr>
          <w:rStyle w:val="CommentReference"/>
        </w:rPr>
        <w:annotationRef/>
      </w:r>
      <w:r>
        <w:rPr>
          <w:rFonts w:cs="Angsana New" w:hint="cs"/>
          <w:szCs w:val="25"/>
          <w:cs/>
          <w:lang w:bidi="th-TH"/>
        </w:rPr>
        <w:t>ประโยคนี้ต้องการจะสื่อว่าอะไร</w:t>
      </w:r>
    </w:p>
  </w:comment>
  <w:comment w:id="321"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22"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69A52E" w15:done="0"/>
  <w15:commentEx w15:paraId="26C833E5" w15:done="0"/>
  <w15:commentEx w15:paraId="44071B8E" w15:done="0"/>
  <w15:commentEx w15:paraId="12F79DC0" w15:done="0"/>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69A52E" w16cid:durableId="230B2768"/>
  <w16cid:commentId w16cid:paraId="26C833E5" w16cid:durableId="230B22DE"/>
  <w16cid:commentId w16cid:paraId="44071B8E" w16cid:durableId="230B2368"/>
  <w16cid:commentId w16cid:paraId="12F79DC0" w16cid:durableId="230B2393"/>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4192E" w14:textId="77777777" w:rsidR="00030C7B" w:rsidRDefault="00030C7B" w:rsidP="001A3B3D">
      <w:r>
        <w:separator/>
      </w:r>
    </w:p>
  </w:endnote>
  <w:endnote w:type="continuationSeparator" w:id="0">
    <w:p w14:paraId="4421F1E5" w14:textId="77777777" w:rsidR="00030C7B" w:rsidRDefault="00030C7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A1138" w14:textId="77777777" w:rsidR="00030C7B" w:rsidRDefault="00030C7B" w:rsidP="001A3B3D">
      <w:r>
        <w:separator/>
      </w:r>
    </w:p>
  </w:footnote>
  <w:footnote w:type="continuationSeparator" w:id="0">
    <w:p w14:paraId="5B719A78" w14:textId="77777777" w:rsidR="00030C7B" w:rsidRDefault="00030C7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Cep">
    <w15:presenceInfo w15:providerId="None" w15:userId="PCep"/>
  </w15:person>
  <w15:person w15:author="Assadarat Khurat">
    <w15:presenceInfo w15:providerId="AD" w15:userId="S-1-5-21-768287714-1785177330-3709019132-1001"/>
  </w15:person>
  <w15:person w15:author="SemiA Petnathean">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0576"/>
    <w:rsid w:val="00001838"/>
    <w:rsid w:val="00001D3B"/>
    <w:rsid w:val="00002237"/>
    <w:rsid w:val="00002428"/>
    <w:rsid w:val="00003C52"/>
    <w:rsid w:val="00003D44"/>
    <w:rsid w:val="0001422F"/>
    <w:rsid w:val="000144F2"/>
    <w:rsid w:val="00020A32"/>
    <w:rsid w:val="00023739"/>
    <w:rsid w:val="000242CE"/>
    <w:rsid w:val="00024891"/>
    <w:rsid w:val="00024BC1"/>
    <w:rsid w:val="0002560C"/>
    <w:rsid w:val="000306E5"/>
    <w:rsid w:val="00030C7B"/>
    <w:rsid w:val="00032362"/>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98E"/>
    <w:rsid w:val="0016700F"/>
    <w:rsid w:val="0016754C"/>
    <w:rsid w:val="001878BC"/>
    <w:rsid w:val="0019172D"/>
    <w:rsid w:val="00191F70"/>
    <w:rsid w:val="00191F77"/>
    <w:rsid w:val="00192185"/>
    <w:rsid w:val="00193BFC"/>
    <w:rsid w:val="00196B61"/>
    <w:rsid w:val="00197B87"/>
    <w:rsid w:val="001A0257"/>
    <w:rsid w:val="001A2062"/>
    <w:rsid w:val="001A2EFD"/>
    <w:rsid w:val="001A3B3D"/>
    <w:rsid w:val="001A3F4A"/>
    <w:rsid w:val="001A6361"/>
    <w:rsid w:val="001A75A7"/>
    <w:rsid w:val="001B079E"/>
    <w:rsid w:val="001B2D56"/>
    <w:rsid w:val="001B62BA"/>
    <w:rsid w:val="001B67DC"/>
    <w:rsid w:val="001B7AC4"/>
    <w:rsid w:val="001C084F"/>
    <w:rsid w:val="001C16CD"/>
    <w:rsid w:val="001C7410"/>
    <w:rsid w:val="001D1FCE"/>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DE8"/>
    <w:rsid w:val="00243BBE"/>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F01"/>
    <w:rsid w:val="002D5A35"/>
    <w:rsid w:val="002D6233"/>
    <w:rsid w:val="002D7E38"/>
    <w:rsid w:val="002E461B"/>
    <w:rsid w:val="002E6EC2"/>
    <w:rsid w:val="002E7F0D"/>
    <w:rsid w:val="002F12AC"/>
    <w:rsid w:val="002F2F94"/>
    <w:rsid w:val="002F47EE"/>
    <w:rsid w:val="00303E2F"/>
    <w:rsid w:val="0030529B"/>
    <w:rsid w:val="00306A89"/>
    <w:rsid w:val="00306C9A"/>
    <w:rsid w:val="00307FD6"/>
    <w:rsid w:val="003128C7"/>
    <w:rsid w:val="00313895"/>
    <w:rsid w:val="00314E46"/>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6CE0"/>
    <w:rsid w:val="00420716"/>
    <w:rsid w:val="004215B0"/>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F4394"/>
    <w:rsid w:val="004F515D"/>
    <w:rsid w:val="00500F30"/>
    <w:rsid w:val="005042C7"/>
    <w:rsid w:val="00505CE2"/>
    <w:rsid w:val="0050684C"/>
    <w:rsid w:val="00510F1B"/>
    <w:rsid w:val="00520473"/>
    <w:rsid w:val="00520D38"/>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81D71"/>
    <w:rsid w:val="00583B9E"/>
    <w:rsid w:val="00585432"/>
    <w:rsid w:val="00585EB5"/>
    <w:rsid w:val="00586E18"/>
    <w:rsid w:val="00595DD8"/>
    <w:rsid w:val="005A0961"/>
    <w:rsid w:val="005A42A3"/>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3DCB"/>
    <w:rsid w:val="00637B90"/>
    <w:rsid w:val="0064311C"/>
    <w:rsid w:val="006432BA"/>
    <w:rsid w:val="00645D22"/>
    <w:rsid w:val="00647B42"/>
    <w:rsid w:val="00651A08"/>
    <w:rsid w:val="00654204"/>
    <w:rsid w:val="00654615"/>
    <w:rsid w:val="00657B02"/>
    <w:rsid w:val="00660B6F"/>
    <w:rsid w:val="00670434"/>
    <w:rsid w:val="00670FCD"/>
    <w:rsid w:val="00681318"/>
    <w:rsid w:val="00682593"/>
    <w:rsid w:val="00682D2B"/>
    <w:rsid w:val="00683550"/>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437"/>
    <w:rsid w:val="007458CF"/>
    <w:rsid w:val="00747DB0"/>
    <w:rsid w:val="007555E5"/>
    <w:rsid w:val="0076086D"/>
    <w:rsid w:val="00760F78"/>
    <w:rsid w:val="0076380A"/>
    <w:rsid w:val="007658CA"/>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1323"/>
    <w:rsid w:val="00862092"/>
    <w:rsid w:val="008627FA"/>
    <w:rsid w:val="008631F8"/>
    <w:rsid w:val="0086378E"/>
    <w:rsid w:val="00873603"/>
    <w:rsid w:val="00876D7A"/>
    <w:rsid w:val="0087779C"/>
    <w:rsid w:val="00880AEA"/>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458B"/>
    <w:rsid w:val="00907082"/>
    <w:rsid w:val="00911580"/>
    <w:rsid w:val="009177CF"/>
    <w:rsid w:val="009303D9"/>
    <w:rsid w:val="00931D02"/>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7262"/>
    <w:rsid w:val="00A578E5"/>
    <w:rsid w:val="00A60B7F"/>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7C5F"/>
    <w:rsid w:val="00B11A60"/>
    <w:rsid w:val="00B210A8"/>
    <w:rsid w:val="00B220A8"/>
    <w:rsid w:val="00B22613"/>
    <w:rsid w:val="00B3698D"/>
    <w:rsid w:val="00B410C5"/>
    <w:rsid w:val="00B41B8A"/>
    <w:rsid w:val="00B44A76"/>
    <w:rsid w:val="00B51D63"/>
    <w:rsid w:val="00B55A1F"/>
    <w:rsid w:val="00B625EE"/>
    <w:rsid w:val="00B6439B"/>
    <w:rsid w:val="00B70CBF"/>
    <w:rsid w:val="00B768D1"/>
    <w:rsid w:val="00B770CB"/>
    <w:rsid w:val="00B82102"/>
    <w:rsid w:val="00B824D2"/>
    <w:rsid w:val="00B87F8F"/>
    <w:rsid w:val="00B922FA"/>
    <w:rsid w:val="00B97594"/>
    <w:rsid w:val="00BA1025"/>
    <w:rsid w:val="00BA4BDE"/>
    <w:rsid w:val="00BA5BFD"/>
    <w:rsid w:val="00BA6D7F"/>
    <w:rsid w:val="00BA7030"/>
    <w:rsid w:val="00BB0912"/>
    <w:rsid w:val="00BB2B04"/>
    <w:rsid w:val="00BB3403"/>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5F5"/>
    <w:rsid w:val="00C976C5"/>
    <w:rsid w:val="00CA2DCD"/>
    <w:rsid w:val="00CA4392"/>
    <w:rsid w:val="00CA498B"/>
    <w:rsid w:val="00CA5D9F"/>
    <w:rsid w:val="00CA6C6C"/>
    <w:rsid w:val="00CA764A"/>
    <w:rsid w:val="00CB331A"/>
    <w:rsid w:val="00CB3B5E"/>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2D06"/>
    <w:rsid w:val="00D7522C"/>
    <w:rsid w:val="00D7536F"/>
    <w:rsid w:val="00D76668"/>
    <w:rsid w:val="00D7700F"/>
    <w:rsid w:val="00D837EE"/>
    <w:rsid w:val="00D83E02"/>
    <w:rsid w:val="00D86500"/>
    <w:rsid w:val="00D87870"/>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45A26"/>
    <w:rsid w:val="00E5554B"/>
    <w:rsid w:val="00E60B84"/>
    <w:rsid w:val="00E61E12"/>
    <w:rsid w:val="00E65113"/>
    <w:rsid w:val="00E7596C"/>
    <w:rsid w:val="00E7727E"/>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7DE3"/>
    <w:rsid w:val="00F0202E"/>
    <w:rsid w:val="00F02810"/>
    <w:rsid w:val="00F03103"/>
    <w:rsid w:val="00F03C8C"/>
    <w:rsid w:val="00F04C37"/>
    <w:rsid w:val="00F06690"/>
    <w:rsid w:val="00F07431"/>
    <w:rsid w:val="00F12A41"/>
    <w:rsid w:val="00F15B10"/>
    <w:rsid w:val="00F20C4C"/>
    <w:rsid w:val="00F23C5E"/>
    <w:rsid w:val="00F24961"/>
    <w:rsid w:val="00F24C54"/>
    <w:rsid w:val="00F271DE"/>
    <w:rsid w:val="00F3191C"/>
    <w:rsid w:val="00F34EB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3A2B"/>
    <w:rsid w:val="00F9441B"/>
    <w:rsid w:val="00F96F8B"/>
    <w:rsid w:val="00FA4C32"/>
    <w:rsid w:val="00FA7DFF"/>
    <w:rsid w:val="00FA7EB8"/>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A0284F-F81D-4957-8B94-0B289137B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Pages>
  <Words>13889</Words>
  <Characters>79170</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sadarat Khurat</cp:lastModifiedBy>
  <cp:revision>5</cp:revision>
  <cp:lastPrinted>2020-08-09T07:53:00Z</cp:lastPrinted>
  <dcterms:created xsi:type="dcterms:W3CDTF">2020-09-15T04:14:00Z</dcterms:created>
  <dcterms:modified xsi:type="dcterms:W3CDTF">2020-09-1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